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75478C1" w:rsidR="006305D7" w:rsidRPr="00270FC7" w:rsidRDefault="006305D7" w:rsidP="00270FC7">
      <w:pPr>
        <w:pStyle w:val="NormalWeb"/>
        <w:widowControl/>
        <w:spacing w:before="0" w:beforeAutospacing="0" w:after="0" w:afterAutospacing="0"/>
      </w:pPr>
      <w:r w:rsidRPr="00270FC7">
        <w:rPr>
          <w:b/>
          <w:bCs/>
        </w:rPr>
        <w:t>TITLE:</w:t>
      </w:r>
    </w:p>
    <w:p w14:paraId="436E8224" w14:textId="6EC1FCC0" w:rsidR="00E629E6" w:rsidRPr="00270FC7" w:rsidRDefault="00E629E6" w:rsidP="00270FC7">
      <w:pPr>
        <w:widowControl/>
        <w:rPr>
          <w:color w:val="auto"/>
        </w:rPr>
      </w:pPr>
      <w:r w:rsidRPr="00270FC7">
        <w:rPr>
          <w:color w:val="auto"/>
        </w:rPr>
        <w:t xml:space="preserve">Cell Fractionation </w:t>
      </w:r>
      <w:r w:rsidR="00270FC7" w:rsidRPr="00270FC7">
        <w:rPr>
          <w:color w:val="auto"/>
        </w:rPr>
        <w:t xml:space="preserve">of </w:t>
      </w:r>
      <w:r w:rsidRPr="00270FC7">
        <w:rPr>
          <w:color w:val="auto"/>
        </w:rPr>
        <w:t>U937 Cells in the Absence of High</w:t>
      </w:r>
      <w:r w:rsidR="00270FC7" w:rsidRPr="00270FC7">
        <w:rPr>
          <w:color w:val="auto"/>
        </w:rPr>
        <w:t>-s</w:t>
      </w:r>
      <w:r w:rsidRPr="00270FC7">
        <w:rPr>
          <w:color w:val="auto"/>
        </w:rPr>
        <w:t>peed Centrifugation</w:t>
      </w:r>
    </w:p>
    <w:p w14:paraId="2E300B21" w14:textId="77777777" w:rsidR="007A4DD6" w:rsidRPr="00270FC7" w:rsidRDefault="007A4DD6" w:rsidP="00270FC7">
      <w:pPr>
        <w:widowControl/>
        <w:rPr>
          <w:b/>
          <w:bCs/>
        </w:rPr>
      </w:pPr>
    </w:p>
    <w:p w14:paraId="3D080DA3" w14:textId="78D76953" w:rsidR="006305D7" w:rsidRPr="00270FC7" w:rsidRDefault="006305D7" w:rsidP="00270FC7">
      <w:pPr>
        <w:widowControl/>
        <w:rPr>
          <w:color w:val="808080" w:themeColor="background1" w:themeShade="80"/>
        </w:rPr>
      </w:pPr>
      <w:r w:rsidRPr="00270FC7">
        <w:rPr>
          <w:b/>
          <w:bCs/>
        </w:rPr>
        <w:t>AUTHORS</w:t>
      </w:r>
      <w:r w:rsidR="000B662E" w:rsidRPr="00270FC7">
        <w:rPr>
          <w:b/>
          <w:bCs/>
        </w:rPr>
        <w:t xml:space="preserve"> </w:t>
      </w:r>
      <w:r w:rsidR="00086FF5" w:rsidRPr="00270FC7">
        <w:rPr>
          <w:b/>
          <w:bCs/>
        </w:rPr>
        <w:t xml:space="preserve">AND </w:t>
      </w:r>
      <w:r w:rsidR="000B662E" w:rsidRPr="00270FC7">
        <w:rPr>
          <w:b/>
          <w:bCs/>
        </w:rPr>
        <w:t>AFFILIATIONS</w:t>
      </w:r>
      <w:r w:rsidRPr="00270FC7">
        <w:rPr>
          <w:b/>
          <w:bCs/>
        </w:rPr>
        <w:t>:</w:t>
      </w:r>
    </w:p>
    <w:p w14:paraId="32B171D0" w14:textId="1393C07A" w:rsidR="007A4DD6" w:rsidRPr="00270FC7" w:rsidRDefault="0048425B" w:rsidP="00270FC7">
      <w:pPr>
        <w:widowControl/>
        <w:rPr>
          <w:color w:val="auto"/>
        </w:rPr>
      </w:pPr>
      <w:r w:rsidRPr="00270FC7">
        <w:rPr>
          <w:color w:val="auto"/>
        </w:rPr>
        <w:t xml:space="preserve">William D. </w:t>
      </w:r>
      <w:proofErr w:type="spellStart"/>
      <w:r w:rsidRPr="00270FC7">
        <w:rPr>
          <w:color w:val="auto"/>
        </w:rPr>
        <w:t>McCaig</w:t>
      </w:r>
      <w:proofErr w:type="spellEnd"/>
      <w:r w:rsidRPr="00270FC7">
        <w:rPr>
          <w:color w:val="auto"/>
        </w:rPr>
        <w:t xml:space="preserve">, </w:t>
      </w:r>
      <w:proofErr w:type="spellStart"/>
      <w:r w:rsidRPr="00270FC7">
        <w:rPr>
          <w:color w:val="auto"/>
        </w:rPr>
        <w:t>Payal</w:t>
      </w:r>
      <w:proofErr w:type="spellEnd"/>
      <w:r w:rsidRPr="00270FC7">
        <w:rPr>
          <w:color w:val="auto"/>
        </w:rPr>
        <w:t xml:space="preserve"> S. Patel, and Timothy J. LaRocca</w:t>
      </w:r>
    </w:p>
    <w:p w14:paraId="264BBF65" w14:textId="77777777" w:rsidR="00270FC7" w:rsidRPr="00270FC7" w:rsidRDefault="00270FC7" w:rsidP="00270FC7">
      <w:pPr>
        <w:widowControl/>
        <w:rPr>
          <w:color w:val="auto"/>
        </w:rPr>
      </w:pPr>
    </w:p>
    <w:p w14:paraId="04926CA3" w14:textId="472EC0E8" w:rsidR="0048425B" w:rsidRPr="00270FC7" w:rsidRDefault="0048425B" w:rsidP="00270FC7">
      <w:pPr>
        <w:widowControl/>
        <w:rPr>
          <w:color w:val="auto"/>
        </w:rPr>
      </w:pPr>
      <w:r w:rsidRPr="00270FC7">
        <w:rPr>
          <w:color w:val="auto"/>
        </w:rPr>
        <w:t>Department of Basic and Clinical Sciences, Albany College of Pharmacy and Health Sciences, Albany, NY 12208</w:t>
      </w:r>
    </w:p>
    <w:p w14:paraId="51D0003B" w14:textId="77777777" w:rsidR="009B4797" w:rsidRPr="00270FC7" w:rsidRDefault="009B4797" w:rsidP="00270FC7">
      <w:pPr>
        <w:widowControl/>
        <w:rPr>
          <w:color w:val="auto"/>
        </w:rPr>
      </w:pPr>
    </w:p>
    <w:p w14:paraId="7DB8F4FE" w14:textId="4A32EB36" w:rsidR="009B4797" w:rsidRPr="00270FC7" w:rsidRDefault="009B4797" w:rsidP="00270FC7">
      <w:pPr>
        <w:widowControl/>
        <w:rPr>
          <w:b/>
          <w:color w:val="auto"/>
        </w:rPr>
      </w:pPr>
      <w:r w:rsidRPr="00270FC7">
        <w:rPr>
          <w:b/>
          <w:color w:val="auto"/>
        </w:rPr>
        <w:t>Corresponding Author:</w:t>
      </w:r>
    </w:p>
    <w:p w14:paraId="4C807EDA" w14:textId="58106B7E" w:rsidR="009B4797" w:rsidRPr="00270FC7" w:rsidRDefault="009B4797" w:rsidP="00270FC7">
      <w:pPr>
        <w:widowControl/>
        <w:rPr>
          <w:color w:val="auto"/>
        </w:rPr>
      </w:pPr>
      <w:r w:rsidRPr="00270FC7">
        <w:rPr>
          <w:color w:val="auto"/>
        </w:rPr>
        <w:t>Timothy J. LaRocca</w:t>
      </w:r>
    </w:p>
    <w:p w14:paraId="41EDBA49" w14:textId="4C9AC65D" w:rsidR="009B4797" w:rsidRPr="00270FC7" w:rsidRDefault="009B4797" w:rsidP="00270FC7">
      <w:pPr>
        <w:widowControl/>
        <w:rPr>
          <w:color w:val="auto"/>
        </w:rPr>
      </w:pPr>
      <w:r w:rsidRPr="00346E9A">
        <w:rPr>
          <w:color w:val="auto"/>
        </w:rPr>
        <w:t>Timothy.LaRocca@acphs.edu</w:t>
      </w:r>
    </w:p>
    <w:p w14:paraId="10A80716" w14:textId="56D8795C" w:rsidR="009B4797" w:rsidRPr="00270FC7" w:rsidRDefault="009B4797" w:rsidP="00270FC7">
      <w:pPr>
        <w:widowControl/>
        <w:rPr>
          <w:color w:val="auto"/>
        </w:rPr>
      </w:pPr>
      <w:r w:rsidRPr="00270FC7">
        <w:rPr>
          <w:color w:val="auto"/>
        </w:rPr>
        <w:t>Tel: (518) 694-7332</w:t>
      </w:r>
    </w:p>
    <w:p w14:paraId="4196F241" w14:textId="77777777" w:rsidR="009B4797" w:rsidRPr="00270FC7" w:rsidRDefault="009B4797" w:rsidP="00270FC7">
      <w:pPr>
        <w:widowControl/>
        <w:rPr>
          <w:color w:val="auto"/>
        </w:rPr>
      </w:pPr>
      <w:bookmarkStart w:id="0" w:name="_GoBack"/>
      <w:bookmarkEnd w:id="0"/>
    </w:p>
    <w:p w14:paraId="6BA9503E" w14:textId="03ADD61E" w:rsidR="009B4797" w:rsidRPr="00270FC7" w:rsidRDefault="009B4797" w:rsidP="00270FC7">
      <w:pPr>
        <w:widowControl/>
        <w:rPr>
          <w:b/>
          <w:color w:val="auto"/>
        </w:rPr>
      </w:pPr>
      <w:r w:rsidRPr="00270FC7">
        <w:rPr>
          <w:b/>
          <w:color w:val="auto"/>
        </w:rPr>
        <w:t>Email Addresses of Co-authors:</w:t>
      </w:r>
    </w:p>
    <w:p w14:paraId="5FC78107" w14:textId="470630AC" w:rsidR="009B4797" w:rsidRPr="00270FC7" w:rsidRDefault="009B4797" w:rsidP="00270FC7">
      <w:pPr>
        <w:widowControl/>
        <w:rPr>
          <w:color w:val="auto"/>
        </w:rPr>
      </w:pPr>
      <w:r w:rsidRPr="00270FC7">
        <w:rPr>
          <w:color w:val="auto"/>
        </w:rPr>
        <w:t xml:space="preserve">William D. </w:t>
      </w:r>
      <w:proofErr w:type="spellStart"/>
      <w:r w:rsidRPr="00270FC7">
        <w:rPr>
          <w:color w:val="auto"/>
        </w:rPr>
        <w:t>McCaig</w:t>
      </w:r>
      <w:proofErr w:type="spellEnd"/>
      <w:r w:rsidRPr="00270FC7">
        <w:rPr>
          <w:color w:val="auto"/>
        </w:rPr>
        <w:t xml:space="preserve"> (</w:t>
      </w:r>
      <w:r w:rsidRPr="00346E9A">
        <w:rPr>
          <w:color w:val="auto"/>
        </w:rPr>
        <w:t>William.McCaig@acphs.edu</w:t>
      </w:r>
      <w:r w:rsidRPr="00270FC7">
        <w:rPr>
          <w:color w:val="auto"/>
        </w:rPr>
        <w:t>)</w:t>
      </w:r>
    </w:p>
    <w:p w14:paraId="1BF2F712" w14:textId="75B0A05A" w:rsidR="009B4797" w:rsidRPr="00270FC7" w:rsidRDefault="009B4797" w:rsidP="00270FC7">
      <w:pPr>
        <w:widowControl/>
        <w:rPr>
          <w:color w:val="auto"/>
        </w:rPr>
      </w:pPr>
      <w:proofErr w:type="spellStart"/>
      <w:r w:rsidRPr="00270FC7">
        <w:rPr>
          <w:color w:val="auto"/>
        </w:rPr>
        <w:t>Payal</w:t>
      </w:r>
      <w:proofErr w:type="spellEnd"/>
      <w:r w:rsidRPr="00270FC7">
        <w:rPr>
          <w:color w:val="auto"/>
        </w:rPr>
        <w:t xml:space="preserve"> S. Patel (psp3192@gmail.com)</w:t>
      </w:r>
    </w:p>
    <w:p w14:paraId="60FCB589" w14:textId="42D11221" w:rsidR="00D04A95" w:rsidRPr="00270FC7" w:rsidRDefault="00D04A95" w:rsidP="00270FC7">
      <w:pPr>
        <w:widowControl/>
        <w:rPr>
          <w:bCs/>
          <w:color w:val="808080" w:themeColor="background1" w:themeShade="80"/>
        </w:rPr>
      </w:pPr>
    </w:p>
    <w:p w14:paraId="71B79AC9" w14:textId="2EE21A22" w:rsidR="006305D7" w:rsidRPr="00270FC7" w:rsidRDefault="006305D7" w:rsidP="00270FC7">
      <w:pPr>
        <w:pStyle w:val="NormalWeb"/>
        <w:widowControl/>
        <w:spacing w:before="0" w:beforeAutospacing="0" w:after="0" w:afterAutospacing="0"/>
      </w:pPr>
      <w:r w:rsidRPr="00270FC7">
        <w:rPr>
          <w:b/>
          <w:bCs/>
        </w:rPr>
        <w:t>KEYWORDS:</w:t>
      </w:r>
    </w:p>
    <w:p w14:paraId="6C0B0781" w14:textId="017FF351" w:rsidR="007A4DD6" w:rsidRPr="00270FC7" w:rsidRDefault="00530D15" w:rsidP="00270FC7">
      <w:pPr>
        <w:widowControl/>
        <w:rPr>
          <w:color w:val="000000" w:themeColor="text1"/>
        </w:rPr>
      </w:pPr>
      <w:r w:rsidRPr="00270FC7">
        <w:rPr>
          <w:color w:val="000000" w:themeColor="text1"/>
        </w:rPr>
        <w:t>Cellular fractionation, Mitochondria, Membrane, Cytoplasm</w:t>
      </w:r>
      <w:r w:rsidR="00214290" w:rsidRPr="00270FC7">
        <w:rPr>
          <w:color w:val="000000" w:themeColor="text1"/>
        </w:rPr>
        <w:t>, Organelles, Centrifugation, U937</w:t>
      </w:r>
    </w:p>
    <w:p w14:paraId="1CB4E390" w14:textId="77777777" w:rsidR="006305D7" w:rsidRPr="00270FC7" w:rsidRDefault="006305D7" w:rsidP="00270FC7">
      <w:pPr>
        <w:pStyle w:val="NormalWeb"/>
        <w:widowControl/>
        <w:spacing w:before="0" w:beforeAutospacing="0" w:after="0" w:afterAutospacing="0"/>
      </w:pPr>
    </w:p>
    <w:p w14:paraId="628AC4B5" w14:textId="7D7FC473" w:rsidR="006305D7" w:rsidRPr="00270FC7" w:rsidRDefault="00086FF5" w:rsidP="00270FC7">
      <w:pPr>
        <w:widowControl/>
      </w:pPr>
      <w:r w:rsidRPr="00270FC7">
        <w:rPr>
          <w:b/>
          <w:bCs/>
        </w:rPr>
        <w:t>SUMMARY</w:t>
      </w:r>
      <w:r w:rsidR="006305D7" w:rsidRPr="00270FC7">
        <w:rPr>
          <w:b/>
          <w:bCs/>
        </w:rPr>
        <w:t>:</w:t>
      </w:r>
    </w:p>
    <w:p w14:paraId="636F4A8C" w14:textId="5CCCB11F" w:rsidR="00E629E6" w:rsidRPr="00270FC7" w:rsidRDefault="00DB7F7F" w:rsidP="00270FC7">
      <w:pPr>
        <w:widowControl/>
        <w:tabs>
          <w:tab w:val="left" w:pos="0"/>
        </w:tabs>
        <w:rPr>
          <w:color w:val="auto"/>
        </w:rPr>
      </w:pPr>
      <w:r w:rsidRPr="00270FC7">
        <w:rPr>
          <w:color w:val="auto"/>
        </w:rPr>
        <w:t xml:space="preserve">Here, we present a protocol </w:t>
      </w:r>
      <w:r w:rsidR="00E629E6" w:rsidRPr="00270FC7">
        <w:rPr>
          <w:color w:val="auto"/>
        </w:rPr>
        <w:t xml:space="preserve">to isolate the plasma membrane, cytoplasm and mitochondria of </w:t>
      </w:r>
      <w:r w:rsidRPr="00270FC7">
        <w:rPr>
          <w:color w:val="auto"/>
        </w:rPr>
        <w:t xml:space="preserve">U937 </w:t>
      </w:r>
      <w:r w:rsidR="00E629E6" w:rsidRPr="00270FC7">
        <w:rPr>
          <w:color w:val="auto"/>
        </w:rPr>
        <w:t>cells without the use of high</w:t>
      </w:r>
      <w:r w:rsidR="00270FC7" w:rsidRPr="00270FC7">
        <w:rPr>
          <w:color w:val="auto"/>
        </w:rPr>
        <w:t>-</w:t>
      </w:r>
      <w:r w:rsidR="00E629E6" w:rsidRPr="00270FC7">
        <w:rPr>
          <w:color w:val="auto"/>
        </w:rPr>
        <w:t>speed centrifugation.</w:t>
      </w:r>
      <w:r w:rsidRPr="00270FC7">
        <w:rPr>
          <w:color w:val="auto"/>
        </w:rPr>
        <w:t xml:space="preserve"> This technique can be used to</w:t>
      </w:r>
      <w:r w:rsidR="004F4BFF" w:rsidRPr="00270FC7">
        <w:rPr>
          <w:color w:val="auto"/>
        </w:rPr>
        <w:t xml:space="preserve"> purify subcellular fractions for subsequent </w:t>
      </w:r>
      <w:r w:rsidRPr="00270FC7">
        <w:rPr>
          <w:color w:val="auto"/>
        </w:rPr>
        <w:t>e</w:t>
      </w:r>
      <w:r w:rsidR="004F4BFF" w:rsidRPr="00270FC7">
        <w:rPr>
          <w:color w:val="auto"/>
        </w:rPr>
        <w:t>xamination of</w:t>
      </w:r>
      <w:r w:rsidRPr="00270FC7">
        <w:rPr>
          <w:color w:val="auto"/>
        </w:rPr>
        <w:t xml:space="preserve"> </w:t>
      </w:r>
      <w:r w:rsidR="004F4BFF" w:rsidRPr="00270FC7">
        <w:rPr>
          <w:color w:val="auto"/>
        </w:rPr>
        <w:t xml:space="preserve">protein localization </w:t>
      </w:r>
      <w:r w:rsidR="00270FC7" w:rsidRPr="00270FC7">
        <w:rPr>
          <w:i/>
          <w:color w:val="auto"/>
        </w:rPr>
        <w:t>via</w:t>
      </w:r>
      <w:r w:rsidR="004F4BFF" w:rsidRPr="00270FC7">
        <w:rPr>
          <w:color w:val="auto"/>
        </w:rPr>
        <w:t xml:space="preserve"> immunoblotting.</w:t>
      </w:r>
      <w:r w:rsidRPr="00270FC7">
        <w:rPr>
          <w:color w:val="auto"/>
        </w:rPr>
        <w:t xml:space="preserve"> </w:t>
      </w:r>
    </w:p>
    <w:p w14:paraId="761028D6" w14:textId="77777777" w:rsidR="006305D7" w:rsidRPr="00270FC7" w:rsidRDefault="006305D7" w:rsidP="00270FC7">
      <w:pPr>
        <w:widowControl/>
      </w:pPr>
    </w:p>
    <w:p w14:paraId="64FB8590" w14:textId="7983FAD0" w:rsidR="006305D7" w:rsidRPr="00270FC7" w:rsidRDefault="006305D7" w:rsidP="00270FC7">
      <w:pPr>
        <w:widowControl/>
        <w:rPr>
          <w:color w:val="808080"/>
        </w:rPr>
      </w:pPr>
      <w:r w:rsidRPr="00270FC7">
        <w:rPr>
          <w:b/>
          <w:bCs/>
        </w:rPr>
        <w:t>ABSTRACT:</w:t>
      </w:r>
    </w:p>
    <w:p w14:paraId="126F38E9" w14:textId="5822CA65" w:rsidR="00E629E6" w:rsidRPr="00270FC7" w:rsidRDefault="00E629E6" w:rsidP="00270FC7">
      <w:pPr>
        <w:widowControl/>
        <w:tabs>
          <w:tab w:val="left" w:pos="0"/>
        </w:tabs>
        <w:rPr>
          <w:color w:val="auto"/>
        </w:rPr>
      </w:pPr>
      <w:r w:rsidRPr="00270FC7">
        <w:rPr>
          <w:color w:val="auto"/>
        </w:rPr>
        <w:t xml:space="preserve">In this protocol we detail a method to obtain subcellular fractions of </w:t>
      </w:r>
      <w:r w:rsidR="004F4BFF" w:rsidRPr="00270FC7">
        <w:rPr>
          <w:color w:val="auto"/>
        </w:rPr>
        <w:t xml:space="preserve">U937 </w:t>
      </w:r>
      <w:r w:rsidRPr="00270FC7">
        <w:rPr>
          <w:color w:val="auto"/>
        </w:rPr>
        <w:t xml:space="preserve">cells without the use of ultracentrifugation or indiscriminate detergents. </w:t>
      </w:r>
      <w:r w:rsidR="004F4BFF" w:rsidRPr="00270FC7">
        <w:rPr>
          <w:color w:val="auto"/>
        </w:rPr>
        <w:t xml:space="preserve">This method utilizes hypotonic buffers, digitonin, mechanical lysis and differential centrifugation to </w:t>
      </w:r>
      <w:r w:rsidR="00E20DD7" w:rsidRPr="00270FC7">
        <w:rPr>
          <w:color w:val="auto"/>
        </w:rPr>
        <w:t>isolate</w:t>
      </w:r>
      <w:r w:rsidR="004F4BFF" w:rsidRPr="00270FC7">
        <w:rPr>
          <w:color w:val="auto"/>
        </w:rPr>
        <w:t xml:space="preserve"> </w:t>
      </w:r>
      <w:r w:rsidR="00CF0A6E" w:rsidRPr="00270FC7">
        <w:rPr>
          <w:color w:val="auto"/>
        </w:rPr>
        <w:t>the cytoplasm, mitochondria and plasma membrane</w:t>
      </w:r>
      <w:r w:rsidR="004F4BFF" w:rsidRPr="00270FC7">
        <w:rPr>
          <w:color w:val="auto"/>
        </w:rPr>
        <w:t xml:space="preserve">. </w:t>
      </w:r>
      <w:r w:rsidR="001245B4" w:rsidRPr="00270FC7">
        <w:rPr>
          <w:color w:val="auto"/>
        </w:rPr>
        <w:t xml:space="preserve">The process can be </w:t>
      </w:r>
      <w:r w:rsidR="00CF0A6E" w:rsidRPr="00270FC7">
        <w:rPr>
          <w:color w:val="auto"/>
        </w:rPr>
        <w:t xml:space="preserve">scaled </w:t>
      </w:r>
      <w:r w:rsidR="001245B4" w:rsidRPr="00270FC7">
        <w:rPr>
          <w:color w:val="auto"/>
        </w:rPr>
        <w:t xml:space="preserve">to accommodate </w:t>
      </w:r>
      <w:r w:rsidR="00CF0A6E" w:rsidRPr="00270FC7">
        <w:rPr>
          <w:color w:val="auto"/>
        </w:rPr>
        <w:t>the needs of researchers, is inexpensive</w:t>
      </w:r>
      <w:r w:rsidR="001245B4" w:rsidRPr="00270FC7">
        <w:rPr>
          <w:color w:val="auto"/>
        </w:rPr>
        <w:t xml:space="preserve"> and </w:t>
      </w:r>
      <w:r w:rsidR="00E20DD7" w:rsidRPr="00270FC7">
        <w:rPr>
          <w:color w:val="auto"/>
        </w:rPr>
        <w:t xml:space="preserve">straightforward. </w:t>
      </w:r>
      <w:r w:rsidRPr="00270FC7">
        <w:rPr>
          <w:color w:val="auto"/>
        </w:rPr>
        <w:t xml:space="preserve">This method will allow researchers to determine protein localization in cells without specialized centrifuges and without the use of commercial kits, both of which can be prohibitively expensive. We have successfully used this method to separate cytosolic, plasma membrane and mitochondrial proteins in the human monocyte cell line U937. </w:t>
      </w:r>
    </w:p>
    <w:p w14:paraId="4C7D5FD5" w14:textId="77777777" w:rsidR="006305D7" w:rsidRPr="00270FC7" w:rsidRDefault="006305D7" w:rsidP="00270FC7">
      <w:pPr>
        <w:widowControl/>
      </w:pPr>
    </w:p>
    <w:p w14:paraId="00D25F73" w14:textId="57306886" w:rsidR="006305D7" w:rsidRPr="00270FC7" w:rsidRDefault="006305D7" w:rsidP="00270FC7">
      <w:pPr>
        <w:widowControl/>
        <w:rPr>
          <w:color w:val="808080"/>
        </w:rPr>
      </w:pPr>
      <w:r w:rsidRPr="00270FC7">
        <w:rPr>
          <w:b/>
        </w:rPr>
        <w:t>INTRODUCTION</w:t>
      </w:r>
      <w:r w:rsidRPr="00270FC7">
        <w:rPr>
          <w:b/>
          <w:bCs/>
        </w:rPr>
        <w:t>:</w:t>
      </w:r>
    </w:p>
    <w:p w14:paraId="132BB0DA" w14:textId="77777777" w:rsidR="00E629E6" w:rsidRPr="00270FC7" w:rsidRDefault="00E629E6" w:rsidP="00270FC7">
      <w:pPr>
        <w:widowControl/>
        <w:tabs>
          <w:tab w:val="left" w:pos="0"/>
        </w:tabs>
        <w:rPr>
          <w:color w:val="auto"/>
        </w:rPr>
      </w:pPr>
      <w:r w:rsidRPr="00270FC7">
        <w:rPr>
          <w:color w:val="auto"/>
        </w:rPr>
        <w:t xml:space="preserve">Reliable identification of protein localization is often necessary when examining molecular pathways in eukaryotic cells. Methods to obtain subcellular fractions are utilized by researchers to more closely examine cellular components of interest. </w:t>
      </w:r>
    </w:p>
    <w:p w14:paraId="0E2C5C76" w14:textId="77777777" w:rsidR="00E629E6" w:rsidRPr="00270FC7" w:rsidRDefault="00E629E6" w:rsidP="00270FC7">
      <w:pPr>
        <w:widowControl/>
        <w:tabs>
          <w:tab w:val="left" w:pos="0"/>
        </w:tabs>
        <w:rPr>
          <w:color w:val="auto"/>
        </w:rPr>
      </w:pPr>
    </w:p>
    <w:p w14:paraId="56E3D65C" w14:textId="007EEB4A" w:rsidR="00E629E6" w:rsidRDefault="00E629E6" w:rsidP="00270FC7">
      <w:pPr>
        <w:widowControl/>
        <w:tabs>
          <w:tab w:val="left" w:pos="0"/>
        </w:tabs>
        <w:rPr>
          <w:color w:val="auto"/>
        </w:rPr>
      </w:pPr>
      <w:r w:rsidRPr="00270FC7">
        <w:rPr>
          <w:color w:val="auto"/>
        </w:rPr>
        <w:t xml:space="preserve">The majority of existing cell fractionation methods generally fall into two broad categories, </w:t>
      </w:r>
      <w:r w:rsidR="00CB469D" w:rsidRPr="00270FC7">
        <w:rPr>
          <w:color w:val="auto"/>
        </w:rPr>
        <w:t>detergent-</w:t>
      </w:r>
      <w:r w:rsidR="00240415" w:rsidRPr="00270FC7">
        <w:rPr>
          <w:color w:val="auto"/>
        </w:rPr>
        <w:t>based</w:t>
      </w:r>
      <w:r w:rsidR="00451292" w:rsidRPr="00270FC7">
        <w:rPr>
          <w:color w:val="auto"/>
        </w:rPr>
        <w:fldChar w:fldCharType="begin" w:fldLock="1"/>
      </w:r>
      <w:r w:rsidR="00260D68" w:rsidRPr="00270FC7">
        <w:rPr>
          <w:color w:val="auto"/>
        </w:rPr>
        <w:instrText>ADDIN CSL_CITATION { "citationItems" : [ { "id" : "ITEM-1", "itemData" : { "DOI" : "10.1016/j.mex.2015.11.001", "ISSN" : "22150161", "PMID" : "26740924", "abstract" : "Many types of studies require the localization of a protein to, or isolation of enriched protein from a specific cellular compartment. Many protocols in the literature and from commercially available kits claim to yield pure cellular fractions. However, in our hands, the former often do not work effectively and the latter may be prohibitively expensive if a large number of fractionations are required. Furthermore, the largely proprietary composition of reagents in commercial kits means that the user is not able to make adjustments if, for example, a particular component affects the activity of a protein of interest. The method described here allows the isolation of purified proteins from three cellular fractions: the cytosol, membrane-bound organelles, and the nucleus. It uses gentle buffers with increasing detergent strength that sequentially lyse the cell membrane, organelle membranes and finally the nuclear membrane.Quick, simple to replicate or adjust; this method does not require expensive reagents or use of commercial kitsThe protocol can be applied to tissue samples or cultured cells without changing buffer componentsYields purified fractions of cytosolic, membrane bound and nuclear proteins, with the proper distribution of the appropriate subcellular markers: GAPDH, VDAC, SERCA2 and lamin A/C.", "author" : [ { "dropping-particle" : "", "family" : "Baghirova", "given" : "Sabina", "non-dropping-particle" : "", "parse-names" : false, "suffix" : "" }, { "dropping-particle" : "", "family" : "Hughes", "given" : "Bryan G.", "non-dropping-particle" : "", "parse-names" : false, "suffix" : "" }, { "dropping-particle" : "", "family" : "Hendzel", "given" : "Michael J.", "non-dropping-particle" : "", "parse-names" : false, "suffix" : "" }, { "dropping-particle" : "", "family" : "Schulz", "given" : "Richard", "non-dropping-particle" : "", "parse-names" : false, "suffix" : "" } ], "container-title" : "MethodsX", "id" : "ITEM-1", "issued" : { "date-parts" : [ [ "2015" ] ] }, "page" : "e440-e445", "title" : "Sequential fractionation and isolation of subcellular proteins from tissue or cultured cells", "type" : "article-journal", "volume" : "2" }, "uris" : [ "http://www.mendeley.com/documents/?uuid=ea00f945-1d5b-42b8-8185-cd53e97e6d66" ] }, { "id" : "ITEM-2", "itemData" : { "DOI" : "10.1007/978-1-62703-360-2_3", "ISBN" : "9781627033596", "ISSN" : "10643745", "PMID" : "23625392", "abstract" : "Cellular localization of proteins is one of the most valuable sources of information regarding spatiotemporal biological events involved in human disease. This information is sometimes enhanced by carrying out protein isolation using a process known as subcellular fractionation. This involves the sequential extraction of proteins from specific compartments and/or organelles within the cell. Additionally, subcellular fractionation for biomarker discovery enables the in-depth analysis of biomolecules by reducing the complexity of the protein mixture. In this chapter, four custom fractionation approaches and one commercial kit are compared for their efficacy and compatibility with subsequent proteomic analysis.", "author" : [ { "dropping-particle" : "Il", "family" : "Hwang", "given" : "Sun", "non-dropping-particle" : "", "parse-names" : false, "suffix" : "" }, { "dropping-particle" : "", "family" : "Han", "given" : "David K.", "non-dropping-particle" : "", "parse-names" : false, "suffix" : "" } ], "container-title" : "Methods in Molecular Biology", "id" : "ITEM-2", "issued" : { "date-parts" : [ [ "2013" ] ] }, "page" : "25-35", "title" : "Subcellular fractionation for identification of biomarkers: Serial detergent extraction by subcellular accessibility and solubility", "type" : "article", "volume" : "1002" }, "uris" : [ "http://www.mendeley.com/documents/?uuid=98f479a9-ee0c-400f-97de-2a94bda4cd5a" ] } ], "mendeley" : { "formattedCitation" : "&lt;sup&gt;1,2&lt;/sup&gt;", "plainTextFormattedCitation" : "1,2", "previouslyFormattedCitation" : "&lt;sup&gt;1,2&lt;/sup&gt;" }, "properties" : { "noteIndex" : 0 }, "schema" : "https://github.com/citation-style-language/schema/raw/master/csl-citation.json" }</w:instrText>
      </w:r>
      <w:r w:rsidR="00451292" w:rsidRPr="00270FC7">
        <w:rPr>
          <w:color w:val="auto"/>
        </w:rPr>
        <w:fldChar w:fldCharType="separate"/>
      </w:r>
      <w:r w:rsidR="00302AA0" w:rsidRPr="00270FC7">
        <w:rPr>
          <w:color w:val="auto"/>
          <w:vertAlign w:val="superscript"/>
        </w:rPr>
        <w:t>1,2</w:t>
      </w:r>
      <w:r w:rsidR="00451292" w:rsidRPr="00270FC7">
        <w:rPr>
          <w:color w:val="auto"/>
        </w:rPr>
        <w:fldChar w:fldCharType="end"/>
      </w:r>
      <w:r w:rsidR="00240415" w:rsidRPr="00270FC7">
        <w:rPr>
          <w:color w:val="auto"/>
        </w:rPr>
        <w:t xml:space="preserve"> </w:t>
      </w:r>
      <w:r w:rsidRPr="00270FC7">
        <w:rPr>
          <w:color w:val="auto"/>
        </w:rPr>
        <w:t>and ultracentrifugation</w:t>
      </w:r>
      <w:r w:rsidR="00CB469D" w:rsidRPr="00270FC7">
        <w:rPr>
          <w:color w:val="auto"/>
        </w:rPr>
        <w:t>-based</w:t>
      </w:r>
      <w:r w:rsidR="00451292" w:rsidRPr="00270FC7">
        <w:rPr>
          <w:color w:val="auto"/>
        </w:rPr>
        <w:fldChar w:fldCharType="begin" w:fldLock="1"/>
      </w:r>
      <w:r w:rsidR="0057599F" w:rsidRPr="00270FC7">
        <w:rPr>
          <w:color w:val="auto"/>
        </w:rPr>
        <w:instrText>ADDIN CSL_CITATION { "citationItems" : [ { "id" : "ITEM-1", "itemData" : { "DOI" : "10.1002/pmic.200500893", "ISBN" : "1615-9861", "ISSN" : "16159853", "PMID" : "16941572", "abstract" : "Organelle proteome has become one of the most important fields of proteomics, and the subcellular fractionation with high purity and yield has always been a challenge for cell biologists and also for the Human Liver Proteome Project (HLPP). The liver of a C57BL/6J mouse was chosen as the model to find the optimum method for subcellular preparation. The method we selected could obtain the multiple fractions including plasma membrane, mitochondria, nucleus, ER, and cytosol from a single homogenate. With the same procedure, it is for the first time that the preparation method of frozen homogenized livers was compared with that of the fresh livers and frozen livers. We systematically evaluated the purity, efficiency, and integrity by protein yield, immunoblotting, and transmission electron microscopy. Taken together, the method of multiple fractions from a single tissue is effective enough for subcellular fractionation of mouse liver. We give a selective sample preparation method for frozen homogenized livers, for rare clinical samples, which cannot easily be used for subcellular separation immediately. But the frozen livers are not recommended for organelles isolation. This result is especially useful for sample preparation of human liver for subcellular fractionation of HLPP.", "author" : [ { "dropping-particle" : "", "family" : "Song", "given" : "Yanping", "non-dropping-particle" : "", "parse-names" : false, "suffix" : "" }, { "dropping-particle" : "", "family" : "Hao", "given" : "Yunwei", "non-dropping-particle" : "", "parse-names" : false, "suffix" : "" }, { "dropping-particle" : "", "family" : "Sun", "given" : "Aihua", "non-dropping-particle" : "", "parse-names" : false, "suffix" : "" }, { "dropping-particle" : "", "family" : "Li", "given" : "Tao", "non-dropping-particle" : "", "parse-names" : false, "suffix" : "" }, { "dropping-particle" : "", "family" : "Li", "given" : "Wenrui", "non-dropping-particle" : "", "parse-names" : false, "suffix" : "" }, { "dropping-particle" : "", "family" : "Guo", "given" : "Lihai", "non-dropping-particle" : "", "parse-names" : false, "suffix" : "" }, { "dropping-particle" : "", "family" : "Yan", "given" : "Yujuan", "non-dropping-particle" : "", "parse-names" : false, "suffix" : "" }, { "dropping-particle" : "", "family" : "Geng", "given" : "Chao", "non-dropping-particle" : "", "parse-names" : false, "suffix" : "" }, { "dropping-particle" : "", "family" : "Chen", "given" : "Ning", "non-dropping-particle" : "", "parse-names" : false, "suffix" : "" }, { "dropping-particle" : "", "family" : "Zhong", "given" : "Fan", "non-dropping-particle" : "", "parse-names" : false, "suffix" : "" }, { "dropping-particle" : "", "family" : "Wei", "given" : "Handong", "non-dropping-particle" : "", "parse-names" : false, "suffix" : "" }, { "dropping-particle" : "", "family" : "Jiang", "given" : "Ying", "non-dropping-particle" : "", "parse-names" : false, "suffix" : "" }, { "dropping-particle" : "", "family" : "He", "given" : "Fuchu", "non-dropping-particle" : "", "parse-names" : false, "suffix" : "" } ], "container-title" : "Proteomics", "id" : "ITEM-1", "issue" : "19", "issued" : { "date-parts" : [ [ "2006" ] ] }, "page" : "5269-5277", "title" : "Sample preparation project for the subcellular proteome of mouse liver", "type" : "article-journal", "volume" : "6" }, "uris" : [ "http://www.mendeley.com/documents/?uuid=789b82b5-26c3-4975-a31c-28ee38c0d2ff" ] }, { "id" : "ITEM-2", "itemData" : { "DOI" : "10.1111/j.1432-1033.1983.tb07668.x", "ISBN" : "0014-2956 (Print)\\r0014-2956 (Linking)", "ISSN" : "14321033", "PMID" : "6617640", "abstract" : "Chemical extractions are proposed as a major tool for a fractionation of cellular proteins. As a model system, proteins from cultured hamster lens cells have been divided by independent extractions into seven subcellular fractions, corresponding to water-soluble proteins and the proteins from membranes, microfilaments (and other deoxycholate-soluble proteins), intermediate filaments, microtubules, polysomes and nuclei respectively. The latter two fractions have been subfractionated yielding ribosomal proteins, the elongation and initiation factors of the protein-synthesis machinery, chromatin proteins and non-chromatin proteins. The protein compositions of the fractions have been analyzed by one-dimensional and two-dimensional gel electrophoresis. This resulted in an almost complete topography of the proteins detected on two-dimensional gels of total-cell lysates. Comparison of two-dimensional patterns of proteins from the total-cell lysate and proteins from hamster erythrocytes or from liver, muscle or brain tissue showed that the different cell types have only few proteins in common. Two proteins are common to all of these cell types, namely actin and a 68-kDa protein. The latter protein was, like actin, vimentin and the tubulin subunits, also present in most cell fractions. Evidence is presented that this protein is identical to a 68-kDa heat-shock protein.", "author" : [ { "dropping-particle" : "", "family" : "LENSTRA", "given" : "Johannes A.", "non-dropping-particle" : "", "parse-names" : false, "suffix" : "" }, { "dropping-particle" : "", "family" : "BLOEMENDAL", "given" : "Hans", "non-dropping-particle" : "", "parse-names" : false, "suffix" : "" } ], "container-title" : "European Journal of Biochemistry", "id" : "ITEM-2", "issue" : "3", "issued" : { "date-parts" : [ [ "1983" ] ] }, "page" : "413-423", "title" : "Topography of the total protein population from cultured cells upon fractionation by chemical extractions", "type" : "article-journal", "volume" : "135" }, "uris" : [ "http://www.mendeley.com/documents/?uuid=c00ec4e9-21ff-4b96-aee3-21646f679698" ] }, { "id" : "ITEM-3", "itemData" : { "DOI" : "10.1016/S0076-6879(09)63019-6", "ISBN" : "9780123745361", "ISSN" : "00766879", "PMID" : "19892179", "abstract" : "One of the major challenges in functional proteomics is the separation of complex protein mixtures to allow detection of low abundance proteins and provide for reliable quantitative and qualitative analysis of proteins impacted by environmental parameters. Prerequisites for the success of such analyses are standardized and reproducible operating procedures for sample preparation prior to protein separation. Due to the complexity of total proteomes, especially of eukaryotic proteomes, and the divergence of protein properties, it is often beneficial to prepare standardized partial proteomes of a given organism to maximize the coverage of the proteome and to increase the chance to visualize low abundance proteins and make them accessible for subsequent analysis. In this chapter we will describe with detailed recipes procedures for the enrichment and isolation of the currently most investigated organelles and subcellular compartments in mammalian cells using classical centrifugation techniques to more sophisticated immunoaffinity-based procedures. \u00a9 2009 Elsevier Inc. All rights reserved.", "author" : [ { "dropping-particle" : "", "family" : "Michelsen", "given" : "Uwe", "non-dropping-particle" : "", "parse-names" : false, "suffix" : "" }, { "dropping-particle" : "", "family" : "Hagen", "given" : "J\u00f6rg", "non-dropping-particle" : "von", "parse-names" : false, "suffix" : "" } ], "container-title" : "Methods in Enzymology", "id" : "ITEM-3", "issue" : "C", "issued" : { "date-parts" : [ [ "2009" ] ] }, "page" : "305-328", "title" : "Chapter 19 Isolation of Subcellular Organelles and Structures", "type" : "article", "volume" : "463" }, "uris" : [ "http://www.mendeley.com/documents/?uuid=6662d86b-17bd-4ee9-9f02-e9c638622e55" ] } ], "mendeley" : { "formattedCitation" : "&lt;sup&gt;3\u20135&lt;/sup&gt;", "plainTextFormattedCitation" : "3\u20135", "previouslyFormattedCitation" : "&lt;sup&gt;3\u20135&lt;/sup&gt;" }, "properties" : { "noteIndex" : 0 }, "schema" : "https://github.com/citation-style-language/schema/raw/master/csl-citation.json" }</w:instrText>
      </w:r>
      <w:r w:rsidR="00451292" w:rsidRPr="00270FC7">
        <w:rPr>
          <w:color w:val="auto"/>
        </w:rPr>
        <w:fldChar w:fldCharType="separate"/>
      </w:r>
      <w:r w:rsidR="00302AA0" w:rsidRPr="00270FC7">
        <w:rPr>
          <w:color w:val="auto"/>
          <w:vertAlign w:val="superscript"/>
        </w:rPr>
        <w:t>3–5</w:t>
      </w:r>
      <w:r w:rsidR="00451292" w:rsidRPr="00270FC7">
        <w:rPr>
          <w:color w:val="auto"/>
        </w:rPr>
        <w:fldChar w:fldCharType="end"/>
      </w:r>
      <w:r w:rsidRPr="00270FC7">
        <w:rPr>
          <w:color w:val="auto"/>
        </w:rPr>
        <w:t xml:space="preserve">, which can be differentiated by speed, precision and cost. </w:t>
      </w:r>
      <w:r w:rsidR="00CB469D" w:rsidRPr="00270FC7">
        <w:rPr>
          <w:color w:val="auto"/>
        </w:rPr>
        <w:t xml:space="preserve">Detergent based protocols rely on the use of buffers with increasing detergent </w:t>
      </w:r>
      <w:r w:rsidR="00CB469D" w:rsidRPr="00270FC7">
        <w:rPr>
          <w:color w:val="auto"/>
        </w:rPr>
        <w:lastRenderedPageBreak/>
        <w:t xml:space="preserve">strength to solubilize distinct components of the cell. This is a rapid and convenient method for processing samples and can be cost effective if the number </w:t>
      </w:r>
      <w:r w:rsidR="000E0FC1" w:rsidRPr="00270FC7">
        <w:rPr>
          <w:color w:val="auto"/>
        </w:rPr>
        <w:t>and size of</w:t>
      </w:r>
      <w:r w:rsidR="00CB469D" w:rsidRPr="00270FC7">
        <w:rPr>
          <w:color w:val="auto"/>
        </w:rPr>
        <w:t xml:space="preserve"> samples are small. </w:t>
      </w:r>
      <w:r w:rsidR="00451292" w:rsidRPr="00270FC7">
        <w:rPr>
          <w:color w:val="auto"/>
        </w:rPr>
        <w:t>Detergent</w:t>
      </w:r>
      <w:r w:rsidR="00270FC7">
        <w:rPr>
          <w:color w:val="auto"/>
        </w:rPr>
        <w:t>-</w:t>
      </w:r>
      <w:r w:rsidR="00451292" w:rsidRPr="00270FC7">
        <w:rPr>
          <w:color w:val="auto"/>
        </w:rPr>
        <w:t>based</w:t>
      </w:r>
      <w:r w:rsidRPr="00270FC7">
        <w:rPr>
          <w:color w:val="auto"/>
        </w:rPr>
        <w:t xml:space="preserve"> kits can be purchased t</w:t>
      </w:r>
      <w:r w:rsidR="000E0FC1" w:rsidRPr="00270FC7">
        <w:rPr>
          <w:color w:val="auto"/>
        </w:rPr>
        <w:t xml:space="preserve">o isolate cytoplasmic, </w:t>
      </w:r>
      <w:r w:rsidRPr="00270FC7">
        <w:rPr>
          <w:color w:val="auto"/>
        </w:rPr>
        <w:t xml:space="preserve">membrane/organelle (mixed fraction), and nuclear fractions from cells. </w:t>
      </w:r>
      <w:r w:rsidR="00302AA0" w:rsidRPr="00270FC7">
        <w:rPr>
          <w:color w:val="auto"/>
        </w:rPr>
        <w:t xml:space="preserve">However, </w:t>
      </w:r>
      <w:r w:rsidRPr="00270FC7">
        <w:rPr>
          <w:color w:val="auto"/>
        </w:rPr>
        <w:t xml:space="preserve">several drawbacks associated with these kits limit their usefulness to researchers. </w:t>
      </w:r>
      <w:r w:rsidR="00302AA0" w:rsidRPr="00270FC7">
        <w:rPr>
          <w:color w:val="auto"/>
        </w:rPr>
        <w:t>T</w:t>
      </w:r>
      <w:r w:rsidRPr="00270FC7">
        <w:rPr>
          <w:color w:val="auto"/>
        </w:rPr>
        <w:t xml:space="preserve">hey are </w:t>
      </w:r>
      <w:r w:rsidR="00302AA0" w:rsidRPr="00270FC7">
        <w:rPr>
          <w:color w:val="auto"/>
        </w:rPr>
        <w:t>designed to easily isolate</w:t>
      </w:r>
      <w:r w:rsidRPr="00270FC7">
        <w:rPr>
          <w:color w:val="auto"/>
        </w:rPr>
        <w:t xml:space="preserve"> one or two components of the </w:t>
      </w:r>
      <w:proofErr w:type="gramStart"/>
      <w:r w:rsidRPr="00270FC7">
        <w:rPr>
          <w:color w:val="auto"/>
        </w:rPr>
        <w:t>cell, but</w:t>
      </w:r>
      <w:proofErr w:type="gramEnd"/>
      <w:r w:rsidRPr="00270FC7">
        <w:rPr>
          <w:color w:val="auto"/>
        </w:rPr>
        <w:t xml:space="preserve"> </w:t>
      </w:r>
      <w:r w:rsidR="00302AA0" w:rsidRPr="00270FC7">
        <w:rPr>
          <w:color w:val="auto"/>
        </w:rPr>
        <w:t xml:space="preserve">are incapable of isolating </w:t>
      </w:r>
      <w:r w:rsidRPr="00270FC7">
        <w:rPr>
          <w:color w:val="auto"/>
        </w:rPr>
        <w:t xml:space="preserve">all fractions </w:t>
      </w:r>
      <w:r w:rsidR="00302AA0" w:rsidRPr="00270FC7">
        <w:rPr>
          <w:color w:val="auto"/>
        </w:rPr>
        <w:t>from a sample concurrently</w:t>
      </w:r>
      <w:r w:rsidRPr="00270FC7">
        <w:rPr>
          <w:color w:val="auto"/>
        </w:rPr>
        <w:t>. The use of detergents means that the plasma membrane and membrane-enclosed organelles will be equally solubilized and, therefore, unable to be sepa</w:t>
      </w:r>
      <w:r w:rsidR="00302AA0" w:rsidRPr="00270FC7">
        <w:rPr>
          <w:color w:val="auto"/>
        </w:rPr>
        <w:t>rated from one another. An additional</w:t>
      </w:r>
      <w:r w:rsidRPr="00270FC7">
        <w:rPr>
          <w:color w:val="auto"/>
        </w:rPr>
        <w:t xml:space="preserve"> </w:t>
      </w:r>
      <w:r w:rsidR="00302AA0" w:rsidRPr="00270FC7">
        <w:rPr>
          <w:color w:val="auto"/>
        </w:rPr>
        <w:t>complication</w:t>
      </w:r>
      <w:r w:rsidRPr="00270FC7">
        <w:rPr>
          <w:color w:val="auto"/>
        </w:rPr>
        <w:t xml:space="preserve"> </w:t>
      </w:r>
      <w:r w:rsidR="00302AA0" w:rsidRPr="00270FC7">
        <w:rPr>
          <w:color w:val="auto"/>
        </w:rPr>
        <w:t xml:space="preserve">arises from the proprietary components in these </w:t>
      </w:r>
      <w:r w:rsidRPr="00270FC7">
        <w:rPr>
          <w:color w:val="auto"/>
        </w:rPr>
        <w:t>kit</w:t>
      </w:r>
      <w:r w:rsidR="00302AA0" w:rsidRPr="00270FC7">
        <w:rPr>
          <w:color w:val="auto"/>
        </w:rPr>
        <w:t>s</w:t>
      </w:r>
      <w:r w:rsidRPr="00270FC7">
        <w:rPr>
          <w:color w:val="auto"/>
        </w:rPr>
        <w:t xml:space="preserve"> </w:t>
      </w:r>
      <w:r w:rsidR="00302AA0" w:rsidRPr="00270FC7">
        <w:rPr>
          <w:color w:val="auto"/>
        </w:rPr>
        <w:t xml:space="preserve">which prevents </w:t>
      </w:r>
      <w:r w:rsidRPr="00270FC7">
        <w:rPr>
          <w:color w:val="auto"/>
        </w:rPr>
        <w:t xml:space="preserve">researchers </w:t>
      </w:r>
      <w:r w:rsidR="00302AA0" w:rsidRPr="00270FC7">
        <w:rPr>
          <w:color w:val="auto"/>
        </w:rPr>
        <w:t xml:space="preserve">from </w:t>
      </w:r>
      <w:r w:rsidRPr="00270FC7">
        <w:rPr>
          <w:color w:val="auto"/>
        </w:rPr>
        <w:t>alter</w:t>
      </w:r>
      <w:r w:rsidR="00302AA0" w:rsidRPr="00270FC7">
        <w:rPr>
          <w:color w:val="auto"/>
        </w:rPr>
        <w:t>ing</w:t>
      </w:r>
      <w:r w:rsidRPr="00270FC7">
        <w:rPr>
          <w:color w:val="auto"/>
        </w:rPr>
        <w:t xml:space="preserve"> </w:t>
      </w:r>
      <w:r w:rsidR="00302AA0" w:rsidRPr="00270FC7">
        <w:rPr>
          <w:color w:val="auto"/>
        </w:rPr>
        <w:t xml:space="preserve">conditions </w:t>
      </w:r>
      <w:r w:rsidRPr="00270FC7">
        <w:rPr>
          <w:color w:val="auto"/>
        </w:rPr>
        <w:t xml:space="preserve">for specific applications. Lastly, they are limited in number of uses and may be prohibitively expensive for larger scale experiments. </w:t>
      </w:r>
      <w:r w:rsidR="003F5B58" w:rsidRPr="00270FC7">
        <w:rPr>
          <w:color w:val="auto"/>
        </w:rPr>
        <w:t xml:space="preserve">Non-detergent based kits exist for the isolation of mitochondria, however, they are not designed to isolate plasma membrane and the sample yield is significantly less than </w:t>
      </w:r>
      <w:r w:rsidR="00270FC7">
        <w:rPr>
          <w:color w:val="auto"/>
        </w:rPr>
        <w:t xml:space="preserve">that from </w:t>
      </w:r>
      <w:r w:rsidR="00933A1E" w:rsidRPr="00270FC7">
        <w:rPr>
          <w:color w:val="auto"/>
        </w:rPr>
        <w:t xml:space="preserve">density </w:t>
      </w:r>
      <w:r w:rsidR="00232C74" w:rsidRPr="00270FC7">
        <w:rPr>
          <w:color w:val="auto"/>
        </w:rPr>
        <w:t>centrifugation based</w:t>
      </w:r>
      <w:r w:rsidR="003F5B58" w:rsidRPr="00270FC7">
        <w:rPr>
          <w:color w:val="auto"/>
        </w:rPr>
        <w:t xml:space="preserve"> isolation protocols</w:t>
      </w:r>
      <w:r w:rsidR="00260D68" w:rsidRPr="00270FC7">
        <w:rPr>
          <w:color w:val="auto"/>
        </w:rPr>
        <w:fldChar w:fldCharType="begin" w:fldLock="1"/>
      </w:r>
      <w:r w:rsidR="001002BA" w:rsidRPr="00270FC7">
        <w:rPr>
          <w:color w:val="auto"/>
        </w:rPr>
        <w:instrText>ADDIN CSL_CITATION { "citationItems" : [ { "id" : "ITEM-1", "itemData" : { "DOI" : "10.1016/j.ab.2015.01.005", "ISBN" : "0003-2697", "ISSN" : "10960309", "PMID" : "25596337", "abstract" : "Considering the key role of mitochondria in cellular (dys)functions, we compared a standard isolation protocol, followed by lysis in urea/detergent buffer, with a commercially available isolation buffer that rapidly yields a mitochondrial protein fraction. The standard protocol yielded significantly better overall resolution and coverage of both the soluble and membrane mitochondrial proteomes; although the kit was faster, it resulted in recovery of only approximately 56% of the detectable proteome. The quality of \"omic\" analysis depends on sample handling; for large-scale protein studies, well-resolved proteomes are highly dependent on the purity of starting material and the rigor of the extraction protocol.", "author" : [ { "dropping-particle" : "", "family" : "Stimpson", "given" : "Scott E.", "non-dropping-particle" : "", "parse-names" : false, "suffix" : "" }, { "dropping-particle" : "", "family" : "Coorssen", "given" : "Jens R.", "non-dropping-particle" : "", "parse-names" : false, "suffix" : "" }, { "dropping-particle" : "", "family" : "Myers", "given" : "Simon J.", "non-dropping-particle" : "", "parse-names" : false, "suffix" : "" } ], "container-title" : "Analytical Biochemistry", "id" : "ITEM-1", "issued" : { "date-parts" : [ [ "2015" ] ] }, "page" : "1-3", "title" : "Optimal isolation of mitochondria for proteomic analyses", "type" : "article-journal", "volume" : "475" }, "uris" : [ "http://www.mendeley.com/documents/?uuid=b20f2e71-bc7d-4276-8b4c-e6a41e6f25d9" ] }, { "id" : "ITEM-2", "itemData" : { "DOI" : "10.1002/0471143030.cb0327s68", "ISBN" : "0471143030", "ISSN" : "19342616", "PMID" : "18228515", "abstract" : "Increasingly mechanistic virology studies require dependable and sensitive methods for isolating purified organelles containing functional cellular sub-domains. The mitochondrial network is, in part, closely apposed to the endoplasmic reticulum (ER). The mitochondria-associated membrane (MAM) fraction provides direct physical contact between the ER and mitochondria. Characterization of the dual localization and trafficking of human cytomegalovirus (HCMV) UL37 proteins required establishing protocols in which the ER and mitochondria could be reliably separated. Because of its documented role in lipid and ceramide transfer from the ER to mitochondria, a method to purify MAM from infected cells was also developed. Two robust procedures were developed to efficiently isolate mitochondria, ER, and MAM fractions while providing the substantial protein yields from HCMV-infected primary fibroblasts and from transfected HeLa cells. Moreover, this unit includes a protocol that allows visualization of the mitochondria network disruption that occurs in permissively infected cells by their optimal resolution in Percoll gradients.", "author" : [ { "dropping-particle" : "", "family" : "Williamson", "given" : "Chad D.", "non-dropping-particle" : "", "parse-names" : false, "suffix" : "" }, { "dropping-particle" : "", "family" : "Wong", "given" : "Daniel S.", "non-dropping-particle" : "", "parse-names" : false, "suffix" : "" }, { "dropping-particle" : "", "family" : "Bozidis", "given" : "Petros", "non-dropping-particle" : "", "parse-names" : false, "suffix" : "" }, { "dropping-particle" : "", "family" : "Zhang", "given" : "Aiping", "non-dropping-particle" : "", "parse-names" : false, "suffix" : "" }, { "dropping-particle" : "", "family" : "Colberg-Poley", "given" : "Anamaris M.", "non-dropping-particle" : "", "parse-names" : false, "suffix" : "" } ], "container-title" : "Current protocols in cell biology", "id" : "ITEM-2", "issued" : { "date-parts" : [ [ "2015" ] ] }, "page" : "3.27.1-3.27.33", "title" : "Isolation of Endoplasmic Reticulum, Mitochondria, and Mitochondria-Associated Membrane and Detergent Resistant Membrane Fractions from Transfected Cells and from Human Cytomegalovirus-Infected Primary Fibroblasts", "type" : "article-journal", "volume" : "68" }, "uris" : [ "http://www.mendeley.com/documents/?uuid=b7ecb6a3-e867-4159-ba44-5bf649605ce0" ] } ], "mendeley" : { "formattedCitation" : "&lt;sup&gt;6,7&lt;/sup&gt;", "plainTextFormattedCitation" : "6,7", "previouslyFormattedCitation" : "&lt;sup&gt;6,7&lt;/sup&gt;" }, "properties" : { "noteIndex" : 0 }, "schema" : "https://github.com/citation-style-language/schema/raw/master/csl-citation.json" }</w:instrText>
      </w:r>
      <w:r w:rsidR="00260D68" w:rsidRPr="00270FC7">
        <w:rPr>
          <w:color w:val="auto"/>
        </w:rPr>
        <w:fldChar w:fldCharType="separate"/>
      </w:r>
      <w:r w:rsidR="0000225F" w:rsidRPr="00270FC7">
        <w:rPr>
          <w:color w:val="auto"/>
          <w:vertAlign w:val="superscript"/>
        </w:rPr>
        <w:t>6,7</w:t>
      </w:r>
      <w:r w:rsidR="00260D68" w:rsidRPr="00270FC7">
        <w:rPr>
          <w:color w:val="auto"/>
        </w:rPr>
        <w:fldChar w:fldCharType="end"/>
      </w:r>
      <w:r w:rsidR="003F5B58" w:rsidRPr="00270FC7">
        <w:rPr>
          <w:color w:val="auto"/>
        </w:rPr>
        <w:t>.</w:t>
      </w:r>
    </w:p>
    <w:p w14:paraId="77C62E91" w14:textId="77777777" w:rsidR="00270FC7" w:rsidRPr="00270FC7" w:rsidRDefault="00270FC7" w:rsidP="00270FC7">
      <w:pPr>
        <w:widowControl/>
        <w:tabs>
          <w:tab w:val="left" w:pos="0"/>
        </w:tabs>
        <w:rPr>
          <w:color w:val="auto"/>
        </w:rPr>
      </w:pPr>
    </w:p>
    <w:p w14:paraId="7DA369CD" w14:textId="3219B164" w:rsidR="00E629E6" w:rsidRPr="00270FC7" w:rsidRDefault="00E629E6" w:rsidP="00270FC7">
      <w:pPr>
        <w:widowControl/>
        <w:tabs>
          <w:tab w:val="left" w:pos="0"/>
        </w:tabs>
        <w:rPr>
          <w:color w:val="auto"/>
        </w:rPr>
      </w:pPr>
      <w:r w:rsidRPr="00270FC7">
        <w:rPr>
          <w:color w:val="auto"/>
        </w:rPr>
        <w:t xml:space="preserve">Methods that utilize ultracentrifugation to obtain fractions are more time consuming, but often result in purer fractions than detergent-based kits. To isolate plasma membranes from cells without first solubilizing them (resulting in contamination with membrane organelles) </w:t>
      </w:r>
      <w:r w:rsidR="00270FC7">
        <w:rPr>
          <w:color w:val="auto"/>
        </w:rPr>
        <w:t>requires them to</w:t>
      </w:r>
      <w:r w:rsidRPr="00270FC7">
        <w:rPr>
          <w:color w:val="auto"/>
        </w:rPr>
        <w:t xml:space="preserve"> be lysed by a non-detergent method followed by separation of cellular components </w:t>
      </w:r>
      <w:r w:rsidR="00270FC7" w:rsidRPr="00270FC7">
        <w:rPr>
          <w:i/>
          <w:color w:val="auto"/>
        </w:rPr>
        <w:t>via</w:t>
      </w:r>
      <w:r w:rsidRPr="00270FC7">
        <w:rPr>
          <w:color w:val="auto"/>
        </w:rPr>
        <w:t xml:space="preserve"> differential centrifugation</w:t>
      </w:r>
      <w:r w:rsidR="00270FC7">
        <w:rPr>
          <w:color w:val="auto"/>
        </w:rPr>
        <w:t>—</w:t>
      </w:r>
      <w:r w:rsidR="00D5031A" w:rsidRPr="00270FC7">
        <w:rPr>
          <w:color w:val="auto"/>
        </w:rPr>
        <w:t xml:space="preserve">with </w:t>
      </w:r>
      <w:r w:rsidRPr="00270FC7">
        <w:rPr>
          <w:color w:val="auto"/>
        </w:rPr>
        <w:t xml:space="preserve">plasma membrane </w:t>
      </w:r>
      <w:r w:rsidR="00D5031A" w:rsidRPr="00270FC7">
        <w:rPr>
          <w:color w:val="auto"/>
        </w:rPr>
        <w:t>isolation requiring speeds of</w:t>
      </w:r>
      <w:r w:rsidRPr="00270FC7">
        <w:rPr>
          <w:color w:val="auto"/>
        </w:rPr>
        <w:t xml:space="preserve"> 100</w:t>
      </w:r>
      <w:r w:rsidR="00270FC7">
        <w:rPr>
          <w:color w:val="auto"/>
        </w:rPr>
        <w:t>,000</w:t>
      </w:r>
      <w:r w:rsidR="00CD0BE5">
        <w:rPr>
          <w:color w:val="auto"/>
        </w:rPr>
        <w:t xml:space="preserve"> × </w:t>
      </w:r>
      <w:r w:rsidRPr="00270FC7">
        <w:rPr>
          <w:i/>
          <w:color w:val="auto"/>
        </w:rPr>
        <w:t>g</w:t>
      </w:r>
      <w:r w:rsidR="00D5031A" w:rsidRPr="00270FC7">
        <w:rPr>
          <w:color w:val="auto"/>
        </w:rPr>
        <w:t xml:space="preserve"> to accomplish</w:t>
      </w:r>
      <w:r w:rsidRPr="00270FC7">
        <w:rPr>
          <w:color w:val="auto"/>
        </w:rPr>
        <w:t>. In many cases</w:t>
      </w:r>
      <w:r w:rsidR="00D5031A" w:rsidRPr="00270FC7">
        <w:rPr>
          <w:color w:val="auto"/>
        </w:rPr>
        <w:t>,</w:t>
      </w:r>
      <w:r w:rsidRPr="00270FC7">
        <w:rPr>
          <w:color w:val="auto"/>
        </w:rPr>
        <w:t xml:space="preserve"> </w:t>
      </w:r>
      <w:r w:rsidR="00D5031A" w:rsidRPr="00270FC7">
        <w:rPr>
          <w:color w:val="auto"/>
        </w:rPr>
        <w:t>differential centrifugation</w:t>
      </w:r>
      <w:r w:rsidRPr="00270FC7">
        <w:rPr>
          <w:color w:val="auto"/>
        </w:rPr>
        <w:t xml:space="preserve"> must be followed by isopycnic density gradient centrifugation </w:t>
      </w:r>
      <w:r w:rsidR="00D5031A" w:rsidRPr="00270FC7">
        <w:rPr>
          <w:color w:val="auto"/>
        </w:rPr>
        <w:t xml:space="preserve">for further separation of </w:t>
      </w:r>
      <w:r w:rsidRPr="00270FC7">
        <w:rPr>
          <w:color w:val="auto"/>
        </w:rPr>
        <w:t>cellular fractions</w:t>
      </w:r>
      <w:r w:rsidR="00D5031A" w:rsidRPr="00270FC7">
        <w:rPr>
          <w:color w:val="auto"/>
        </w:rPr>
        <w:t xml:space="preserve"> or removal of contaminants</w:t>
      </w:r>
      <w:r w:rsidRPr="00270FC7">
        <w:rPr>
          <w:color w:val="auto"/>
        </w:rPr>
        <w:t xml:space="preserve">. While </w:t>
      </w:r>
      <w:r w:rsidR="00D5031A" w:rsidRPr="00270FC7">
        <w:rPr>
          <w:color w:val="auto"/>
        </w:rPr>
        <w:t xml:space="preserve">these methods are </w:t>
      </w:r>
      <w:r w:rsidR="005624D3" w:rsidRPr="00270FC7">
        <w:rPr>
          <w:color w:val="auto"/>
        </w:rPr>
        <w:t>thorough</w:t>
      </w:r>
      <w:r w:rsidR="00D5031A" w:rsidRPr="00270FC7">
        <w:rPr>
          <w:color w:val="auto"/>
        </w:rPr>
        <w:t xml:space="preserve"> and </w:t>
      </w:r>
      <w:r w:rsidR="005624D3" w:rsidRPr="00270FC7">
        <w:rPr>
          <w:color w:val="auto"/>
        </w:rPr>
        <w:t>modifiable</w:t>
      </w:r>
      <w:r w:rsidRPr="00270FC7">
        <w:rPr>
          <w:color w:val="auto"/>
        </w:rPr>
        <w:t xml:space="preserve">, drawbacks include cost, time consumption, and the need for </w:t>
      </w:r>
      <w:r w:rsidR="00D5031A" w:rsidRPr="00270FC7">
        <w:rPr>
          <w:color w:val="auto"/>
        </w:rPr>
        <w:t xml:space="preserve">an ultracentrifuge for </w:t>
      </w:r>
      <w:r w:rsidR="005624D3" w:rsidRPr="00270FC7">
        <w:rPr>
          <w:color w:val="auto"/>
        </w:rPr>
        <w:t xml:space="preserve">separation of fractions and further purification </w:t>
      </w:r>
      <w:r w:rsidR="00270FC7" w:rsidRPr="00270FC7">
        <w:rPr>
          <w:i/>
          <w:color w:val="auto"/>
        </w:rPr>
        <w:t>via</w:t>
      </w:r>
      <w:r w:rsidR="005624D3" w:rsidRPr="00270FC7">
        <w:rPr>
          <w:color w:val="auto"/>
        </w:rPr>
        <w:t xml:space="preserve"> </w:t>
      </w:r>
      <w:r w:rsidRPr="00270FC7">
        <w:rPr>
          <w:color w:val="auto"/>
        </w:rPr>
        <w:t>density gradient centrifugation. Most high</w:t>
      </w:r>
      <w:r w:rsidR="006D1E3A">
        <w:rPr>
          <w:color w:val="auto"/>
        </w:rPr>
        <w:t>-</w:t>
      </w:r>
      <w:r w:rsidRPr="00270FC7">
        <w:rPr>
          <w:color w:val="auto"/>
        </w:rPr>
        <w:t>speed centrifuges are at a cost that is prohibiti</w:t>
      </w:r>
      <w:r w:rsidR="005624D3" w:rsidRPr="00270FC7">
        <w:rPr>
          <w:color w:val="auto"/>
        </w:rPr>
        <w:t>ve for individual investigators and</w:t>
      </w:r>
      <w:r w:rsidRPr="00270FC7">
        <w:rPr>
          <w:color w:val="auto"/>
        </w:rPr>
        <w:t xml:space="preserve"> are often shared, core equipment</w:t>
      </w:r>
      <w:r w:rsidR="005624D3" w:rsidRPr="00270FC7">
        <w:rPr>
          <w:color w:val="auto"/>
        </w:rPr>
        <w:t xml:space="preserve"> at academic institutions</w:t>
      </w:r>
      <w:r w:rsidRPr="00270FC7">
        <w:rPr>
          <w:color w:val="auto"/>
        </w:rPr>
        <w:t xml:space="preserve">. Thus, ultracentrifuge availability becomes prohibitive in these situations. </w:t>
      </w:r>
    </w:p>
    <w:p w14:paraId="011ECA46" w14:textId="77777777" w:rsidR="00E629E6" w:rsidRPr="00270FC7" w:rsidRDefault="00E629E6" w:rsidP="00270FC7">
      <w:pPr>
        <w:widowControl/>
        <w:tabs>
          <w:tab w:val="left" w:pos="0"/>
        </w:tabs>
        <w:rPr>
          <w:color w:val="auto"/>
        </w:rPr>
      </w:pPr>
    </w:p>
    <w:p w14:paraId="15428905" w14:textId="6F858D9E" w:rsidR="00E629E6" w:rsidRPr="00270FC7" w:rsidRDefault="00E629E6" w:rsidP="00270FC7">
      <w:pPr>
        <w:widowControl/>
        <w:rPr>
          <w:color w:val="auto"/>
        </w:rPr>
      </w:pPr>
      <w:r w:rsidRPr="00270FC7">
        <w:rPr>
          <w:color w:val="auto"/>
        </w:rPr>
        <w:t xml:space="preserve">In this fractionation protocol we demonstrate the isolation of subcellular fractions without the use of solubilizing detergents and </w:t>
      </w:r>
      <w:r w:rsidR="005624D3" w:rsidRPr="00270FC7">
        <w:rPr>
          <w:color w:val="auto"/>
        </w:rPr>
        <w:t xml:space="preserve">without </w:t>
      </w:r>
      <w:r w:rsidRPr="00270FC7">
        <w:rPr>
          <w:color w:val="auto"/>
        </w:rPr>
        <w:t>high speed centrifugation. This method will allow researchers to isolate the plasma membrane, mitochondria and cytoplasmic components of a eukaryotic cell with minimal contamination between fractions.</w:t>
      </w:r>
    </w:p>
    <w:p w14:paraId="7D8604F3" w14:textId="77777777" w:rsidR="00530D15" w:rsidRPr="00270FC7" w:rsidRDefault="00530D15" w:rsidP="00270FC7">
      <w:pPr>
        <w:widowControl/>
        <w:rPr>
          <w:b/>
        </w:rPr>
      </w:pPr>
    </w:p>
    <w:p w14:paraId="3D4CD2F3" w14:textId="5936D14B" w:rsidR="006305D7" w:rsidRPr="00270FC7" w:rsidRDefault="006305D7" w:rsidP="00270FC7">
      <w:pPr>
        <w:widowControl/>
        <w:rPr>
          <w:rStyle w:val="Hyperlink"/>
          <w:color w:val="808080" w:themeColor="background1" w:themeShade="80"/>
          <w:u w:val="none"/>
        </w:rPr>
      </w:pPr>
      <w:r w:rsidRPr="00270FC7">
        <w:rPr>
          <w:b/>
        </w:rPr>
        <w:t>PROTOCOL:</w:t>
      </w:r>
    </w:p>
    <w:p w14:paraId="60BDEF55" w14:textId="77777777" w:rsidR="00530D15" w:rsidRPr="00270FC7" w:rsidRDefault="00530D15" w:rsidP="00270FC7">
      <w:pPr>
        <w:widowControl/>
        <w:rPr>
          <w:color w:val="808080" w:themeColor="background1" w:themeShade="80"/>
        </w:rPr>
      </w:pPr>
    </w:p>
    <w:p w14:paraId="1FAB8A13" w14:textId="36439725" w:rsidR="00530D15" w:rsidRPr="00270FC7" w:rsidRDefault="00A02746" w:rsidP="00270FC7">
      <w:pPr>
        <w:pStyle w:val="ListParagraph"/>
        <w:widowControl/>
        <w:numPr>
          <w:ilvl w:val="0"/>
          <w:numId w:val="27"/>
        </w:numPr>
        <w:rPr>
          <w:b/>
          <w:color w:val="auto"/>
        </w:rPr>
      </w:pPr>
      <w:r w:rsidRPr="00270FC7">
        <w:rPr>
          <w:b/>
          <w:color w:val="auto"/>
        </w:rPr>
        <w:t>Prepare Buffers and Reagents</w:t>
      </w:r>
    </w:p>
    <w:p w14:paraId="12DCB294" w14:textId="0761528F" w:rsidR="00530D15" w:rsidRDefault="00530D15" w:rsidP="00270FC7">
      <w:pPr>
        <w:pStyle w:val="ListParagraph"/>
        <w:widowControl/>
        <w:ind w:left="0"/>
        <w:rPr>
          <w:color w:val="auto"/>
        </w:rPr>
      </w:pPr>
    </w:p>
    <w:p w14:paraId="3BA8EF06" w14:textId="65B553F4" w:rsidR="00FE471C" w:rsidRDefault="00FE471C" w:rsidP="00270FC7">
      <w:pPr>
        <w:pStyle w:val="ListParagraph"/>
        <w:widowControl/>
        <w:ind w:left="0"/>
        <w:rPr>
          <w:color w:val="auto"/>
        </w:rPr>
      </w:pPr>
      <w:r>
        <w:rPr>
          <w:color w:val="auto"/>
        </w:rPr>
        <w:t xml:space="preserve">NOTE: See </w:t>
      </w:r>
      <w:r w:rsidRPr="00FE471C">
        <w:rPr>
          <w:b/>
          <w:color w:val="auto"/>
        </w:rPr>
        <w:t>Table 1</w:t>
      </w:r>
      <w:r>
        <w:rPr>
          <w:color w:val="auto"/>
        </w:rPr>
        <w:t>.</w:t>
      </w:r>
    </w:p>
    <w:p w14:paraId="7862A076" w14:textId="77777777" w:rsidR="00FE471C" w:rsidRPr="00270FC7" w:rsidRDefault="00FE471C" w:rsidP="00270FC7">
      <w:pPr>
        <w:pStyle w:val="ListParagraph"/>
        <w:widowControl/>
        <w:ind w:left="0"/>
        <w:rPr>
          <w:color w:val="auto"/>
        </w:rPr>
      </w:pPr>
    </w:p>
    <w:p w14:paraId="37BB89AB" w14:textId="2DA47653" w:rsidR="00530D15" w:rsidRPr="00270FC7" w:rsidRDefault="00530D15" w:rsidP="00270FC7">
      <w:pPr>
        <w:pStyle w:val="ListParagraph"/>
        <w:widowControl/>
        <w:numPr>
          <w:ilvl w:val="1"/>
          <w:numId w:val="27"/>
        </w:numPr>
        <w:rPr>
          <w:color w:val="auto"/>
        </w:rPr>
      </w:pPr>
      <w:r w:rsidRPr="00270FC7">
        <w:rPr>
          <w:color w:val="auto"/>
        </w:rPr>
        <w:t xml:space="preserve">Prepare solutions of </w:t>
      </w:r>
      <w:r w:rsidR="006D1E3A">
        <w:rPr>
          <w:color w:val="auto"/>
        </w:rPr>
        <w:t>b</w:t>
      </w:r>
      <w:r w:rsidRPr="00270FC7">
        <w:rPr>
          <w:color w:val="auto"/>
        </w:rPr>
        <w:t xml:space="preserve">uffer A, </w:t>
      </w:r>
      <w:r w:rsidR="006D1E3A">
        <w:rPr>
          <w:color w:val="auto"/>
        </w:rPr>
        <w:t>l</w:t>
      </w:r>
      <w:r w:rsidRPr="00270FC7">
        <w:rPr>
          <w:color w:val="auto"/>
        </w:rPr>
        <w:t>ys</w:t>
      </w:r>
      <w:r w:rsidR="003F3333" w:rsidRPr="00270FC7">
        <w:rPr>
          <w:color w:val="auto"/>
        </w:rPr>
        <w:t xml:space="preserve">is </w:t>
      </w:r>
      <w:r w:rsidR="006D1E3A">
        <w:rPr>
          <w:color w:val="auto"/>
        </w:rPr>
        <w:t>b</w:t>
      </w:r>
      <w:r w:rsidR="003F3333" w:rsidRPr="00270FC7">
        <w:rPr>
          <w:color w:val="auto"/>
        </w:rPr>
        <w:t xml:space="preserve">uffer B, </w:t>
      </w:r>
      <w:r w:rsidR="006D1E3A">
        <w:rPr>
          <w:color w:val="auto"/>
        </w:rPr>
        <w:t>s</w:t>
      </w:r>
      <w:r w:rsidR="003F3333" w:rsidRPr="00270FC7">
        <w:rPr>
          <w:color w:val="auto"/>
        </w:rPr>
        <w:t xml:space="preserve">ample </w:t>
      </w:r>
      <w:r w:rsidR="006D1E3A">
        <w:rPr>
          <w:color w:val="auto"/>
        </w:rPr>
        <w:t>b</w:t>
      </w:r>
      <w:r w:rsidR="003F3333" w:rsidRPr="00270FC7">
        <w:rPr>
          <w:color w:val="auto"/>
        </w:rPr>
        <w:t>uffer and d</w:t>
      </w:r>
      <w:r w:rsidRPr="00270FC7">
        <w:rPr>
          <w:color w:val="auto"/>
        </w:rPr>
        <w:t>igitonin.</w:t>
      </w:r>
    </w:p>
    <w:p w14:paraId="309D3DEA" w14:textId="77777777" w:rsidR="00530D15" w:rsidRPr="00270FC7" w:rsidRDefault="00530D15" w:rsidP="00270FC7">
      <w:pPr>
        <w:pStyle w:val="ListParagraph"/>
        <w:widowControl/>
        <w:ind w:left="0"/>
        <w:rPr>
          <w:color w:val="auto"/>
        </w:rPr>
      </w:pPr>
    </w:p>
    <w:p w14:paraId="493C1B69" w14:textId="77777777" w:rsidR="004921AA" w:rsidRDefault="00106605" w:rsidP="00270FC7">
      <w:pPr>
        <w:pStyle w:val="ListParagraph"/>
        <w:widowControl/>
        <w:numPr>
          <w:ilvl w:val="2"/>
          <w:numId w:val="27"/>
        </w:numPr>
        <w:rPr>
          <w:color w:val="auto"/>
        </w:rPr>
      </w:pPr>
      <w:r w:rsidRPr="00270FC7">
        <w:rPr>
          <w:color w:val="auto"/>
        </w:rPr>
        <w:t>P</w:t>
      </w:r>
      <w:r w:rsidR="00F2276A" w:rsidRPr="00270FC7">
        <w:rPr>
          <w:color w:val="auto"/>
        </w:rPr>
        <w:t xml:space="preserve">repare </w:t>
      </w:r>
      <w:r w:rsidR="006D1E3A">
        <w:rPr>
          <w:color w:val="auto"/>
        </w:rPr>
        <w:t>b</w:t>
      </w:r>
      <w:r w:rsidR="00530D15" w:rsidRPr="00270FC7">
        <w:rPr>
          <w:color w:val="auto"/>
        </w:rPr>
        <w:t xml:space="preserve">uffer A </w:t>
      </w:r>
      <w:r w:rsidRPr="00270FC7">
        <w:rPr>
          <w:color w:val="auto"/>
        </w:rPr>
        <w:t xml:space="preserve">by </w:t>
      </w:r>
      <w:r w:rsidR="00F2276A" w:rsidRPr="00270FC7">
        <w:rPr>
          <w:color w:val="auto"/>
        </w:rPr>
        <w:t>add</w:t>
      </w:r>
      <w:r w:rsidR="006D1E3A">
        <w:rPr>
          <w:color w:val="auto"/>
        </w:rPr>
        <w:t>ing</w:t>
      </w:r>
      <w:r w:rsidR="00F2276A" w:rsidRPr="00270FC7">
        <w:rPr>
          <w:color w:val="auto"/>
        </w:rPr>
        <w:t xml:space="preserve"> </w:t>
      </w:r>
      <w:r w:rsidR="00E42D5B" w:rsidRPr="00270FC7">
        <w:rPr>
          <w:color w:val="auto"/>
        </w:rPr>
        <w:t>8.7</w:t>
      </w:r>
      <w:r w:rsidR="00736BB4" w:rsidRPr="00270FC7">
        <w:rPr>
          <w:color w:val="auto"/>
        </w:rPr>
        <w:t>7</w:t>
      </w:r>
      <w:r w:rsidR="00E42D5B" w:rsidRPr="00270FC7">
        <w:rPr>
          <w:color w:val="auto"/>
        </w:rPr>
        <w:t xml:space="preserve"> g </w:t>
      </w:r>
      <w:r w:rsidR="006D1E3A">
        <w:rPr>
          <w:color w:val="auto"/>
        </w:rPr>
        <w:t xml:space="preserve">of </w:t>
      </w:r>
      <w:r w:rsidR="00F2276A" w:rsidRPr="00270FC7">
        <w:rPr>
          <w:color w:val="auto"/>
        </w:rPr>
        <w:t>NaCl</w:t>
      </w:r>
      <w:r w:rsidR="00045791" w:rsidRPr="00270FC7">
        <w:rPr>
          <w:color w:val="auto"/>
        </w:rPr>
        <w:t xml:space="preserve"> </w:t>
      </w:r>
      <w:r w:rsidR="00F2276A" w:rsidRPr="00270FC7">
        <w:rPr>
          <w:color w:val="auto"/>
        </w:rPr>
        <w:t>and</w:t>
      </w:r>
      <w:r w:rsidR="00530D15" w:rsidRPr="00270FC7">
        <w:rPr>
          <w:color w:val="auto"/>
        </w:rPr>
        <w:t xml:space="preserve"> </w:t>
      </w:r>
      <w:r w:rsidR="00E42D5B" w:rsidRPr="00270FC7">
        <w:rPr>
          <w:color w:val="auto"/>
        </w:rPr>
        <w:t xml:space="preserve">50 </w:t>
      </w:r>
      <w:r w:rsidR="00270FC7">
        <w:rPr>
          <w:color w:val="auto"/>
        </w:rPr>
        <w:t>mL</w:t>
      </w:r>
      <w:r w:rsidR="00E42D5B" w:rsidRPr="00270FC7">
        <w:rPr>
          <w:color w:val="auto"/>
        </w:rPr>
        <w:t xml:space="preserve"> </w:t>
      </w:r>
      <w:r w:rsidR="006D1E3A">
        <w:rPr>
          <w:color w:val="auto"/>
        </w:rPr>
        <w:t xml:space="preserve">of </w:t>
      </w:r>
      <w:r w:rsidR="00530D15" w:rsidRPr="00270FC7">
        <w:rPr>
          <w:color w:val="auto"/>
        </w:rPr>
        <w:t>HEPES (</w:t>
      </w:r>
      <w:r w:rsidR="00E42D5B" w:rsidRPr="00270FC7">
        <w:rPr>
          <w:color w:val="auto"/>
        </w:rPr>
        <w:t xml:space="preserve">1 M, </w:t>
      </w:r>
      <w:r w:rsidR="00530D15" w:rsidRPr="00270FC7">
        <w:rPr>
          <w:color w:val="auto"/>
        </w:rPr>
        <w:t>pH 7.4</w:t>
      </w:r>
      <w:r w:rsidRPr="00270FC7">
        <w:rPr>
          <w:color w:val="auto"/>
        </w:rPr>
        <w:t xml:space="preserve">) to </w:t>
      </w:r>
      <w:r w:rsidR="00E42D5B" w:rsidRPr="00270FC7">
        <w:rPr>
          <w:color w:val="auto"/>
        </w:rPr>
        <w:t xml:space="preserve">900 </w:t>
      </w:r>
      <w:r w:rsidR="00270FC7">
        <w:rPr>
          <w:color w:val="auto"/>
        </w:rPr>
        <w:t>mL</w:t>
      </w:r>
      <w:r w:rsidR="00E42D5B" w:rsidRPr="00270FC7">
        <w:rPr>
          <w:color w:val="auto"/>
        </w:rPr>
        <w:t xml:space="preserve"> deionized water, </w:t>
      </w:r>
      <w:r w:rsidR="00E660DA" w:rsidRPr="00270FC7">
        <w:rPr>
          <w:color w:val="auto"/>
        </w:rPr>
        <w:t xml:space="preserve">adjust final </w:t>
      </w:r>
      <w:r w:rsidR="00E42D5B" w:rsidRPr="00270FC7">
        <w:rPr>
          <w:color w:val="auto"/>
        </w:rPr>
        <w:t xml:space="preserve">volume </w:t>
      </w:r>
      <w:r w:rsidR="006D1E3A">
        <w:rPr>
          <w:color w:val="auto"/>
        </w:rPr>
        <w:t xml:space="preserve">to </w:t>
      </w:r>
      <w:r w:rsidR="00E42D5B" w:rsidRPr="00270FC7">
        <w:rPr>
          <w:color w:val="auto"/>
        </w:rPr>
        <w:t xml:space="preserve">1 L with </w:t>
      </w:r>
      <w:r w:rsidR="00E660DA" w:rsidRPr="00270FC7">
        <w:rPr>
          <w:color w:val="auto"/>
        </w:rPr>
        <w:t>deionized</w:t>
      </w:r>
      <w:r w:rsidR="0050790E" w:rsidRPr="00270FC7">
        <w:rPr>
          <w:color w:val="auto"/>
        </w:rPr>
        <w:t xml:space="preserve"> water</w:t>
      </w:r>
      <w:r w:rsidR="004921AA">
        <w:rPr>
          <w:color w:val="auto"/>
        </w:rPr>
        <w:t>.</w:t>
      </w:r>
    </w:p>
    <w:p w14:paraId="2236A081" w14:textId="77777777" w:rsidR="004921AA" w:rsidRDefault="004921AA" w:rsidP="004921AA">
      <w:pPr>
        <w:pStyle w:val="ListParagraph"/>
        <w:widowControl/>
        <w:ind w:left="0"/>
        <w:rPr>
          <w:color w:val="auto"/>
        </w:rPr>
      </w:pPr>
    </w:p>
    <w:p w14:paraId="1B5CF6DA" w14:textId="483458D4" w:rsidR="00530D15" w:rsidRPr="00270FC7" w:rsidRDefault="004921AA" w:rsidP="004921AA">
      <w:pPr>
        <w:pStyle w:val="ListParagraph"/>
        <w:widowControl/>
        <w:ind w:left="0"/>
        <w:rPr>
          <w:color w:val="auto"/>
        </w:rPr>
      </w:pPr>
      <w:r>
        <w:rPr>
          <w:color w:val="auto"/>
        </w:rPr>
        <w:t>NOTE: F</w:t>
      </w:r>
      <w:r w:rsidR="0050790E" w:rsidRPr="00270FC7">
        <w:rPr>
          <w:color w:val="auto"/>
        </w:rPr>
        <w:t>inal concentration</w:t>
      </w:r>
      <w:r w:rsidR="00E660DA" w:rsidRPr="00270FC7">
        <w:rPr>
          <w:color w:val="auto"/>
        </w:rPr>
        <w:t>s</w:t>
      </w:r>
      <w:r>
        <w:rPr>
          <w:color w:val="auto"/>
        </w:rPr>
        <w:t xml:space="preserve"> are </w:t>
      </w:r>
      <w:r w:rsidR="0050790E" w:rsidRPr="00270FC7">
        <w:rPr>
          <w:color w:val="auto"/>
        </w:rPr>
        <w:t>150 mM NaCl and 50 mM HEPES.</w:t>
      </w:r>
      <w:r w:rsidR="00E42D5B" w:rsidRPr="00270FC7">
        <w:rPr>
          <w:color w:val="auto"/>
        </w:rPr>
        <w:t xml:space="preserve"> </w:t>
      </w:r>
    </w:p>
    <w:p w14:paraId="5876CF8D" w14:textId="77777777" w:rsidR="00530D15" w:rsidRPr="00270FC7" w:rsidRDefault="00530D15" w:rsidP="00270FC7">
      <w:pPr>
        <w:pStyle w:val="ListParagraph"/>
        <w:widowControl/>
        <w:ind w:left="0"/>
        <w:rPr>
          <w:color w:val="auto"/>
        </w:rPr>
      </w:pPr>
    </w:p>
    <w:p w14:paraId="29F01303" w14:textId="77777777" w:rsidR="004921AA" w:rsidRDefault="00106605" w:rsidP="00270FC7">
      <w:pPr>
        <w:pStyle w:val="ListParagraph"/>
        <w:widowControl/>
        <w:numPr>
          <w:ilvl w:val="2"/>
          <w:numId w:val="27"/>
        </w:numPr>
        <w:rPr>
          <w:color w:val="auto"/>
        </w:rPr>
      </w:pPr>
      <w:r w:rsidRPr="00270FC7">
        <w:rPr>
          <w:color w:val="auto"/>
        </w:rPr>
        <w:t xml:space="preserve">Prepare </w:t>
      </w:r>
      <w:r w:rsidR="006D1E3A">
        <w:rPr>
          <w:color w:val="auto"/>
        </w:rPr>
        <w:t>l</w:t>
      </w:r>
      <w:r w:rsidR="00530D15" w:rsidRPr="00270FC7">
        <w:rPr>
          <w:color w:val="auto"/>
        </w:rPr>
        <w:t xml:space="preserve">ysis </w:t>
      </w:r>
      <w:r w:rsidR="006D1E3A">
        <w:rPr>
          <w:color w:val="auto"/>
        </w:rPr>
        <w:t>b</w:t>
      </w:r>
      <w:r w:rsidR="00530D15" w:rsidRPr="00270FC7">
        <w:rPr>
          <w:color w:val="auto"/>
        </w:rPr>
        <w:t xml:space="preserve">uffer B </w:t>
      </w:r>
      <w:r w:rsidRPr="00270FC7">
        <w:rPr>
          <w:color w:val="auto"/>
        </w:rPr>
        <w:t>by addi</w:t>
      </w:r>
      <w:r w:rsidR="006D1E3A">
        <w:rPr>
          <w:color w:val="auto"/>
        </w:rPr>
        <w:t>ng</w:t>
      </w:r>
      <w:r w:rsidRPr="00270FC7">
        <w:rPr>
          <w:color w:val="auto"/>
        </w:rPr>
        <w:t xml:space="preserve"> </w:t>
      </w:r>
      <w:r w:rsidR="0050790E" w:rsidRPr="00270FC7">
        <w:rPr>
          <w:color w:val="auto"/>
        </w:rPr>
        <w:t>20 mL</w:t>
      </w:r>
      <w:r w:rsidR="004921AA">
        <w:rPr>
          <w:color w:val="auto"/>
        </w:rPr>
        <w:t xml:space="preserve"> of</w:t>
      </w:r>
      <w:r w:rsidR="0050790E" w:rsidRPr="00270FC7">
        <w:rPr>
          <w:color w:val="auto"/>
        </w:rPr>
        <w:t xml:space="preserve"> </w:t>
      </w:r>
      <w:r w:rsidR="00530D15" w:rsidRPr="00270FC7">
        <w:rPr>
          <w:color w:val="auto"/>
        </w:rPr>
        <w:t>HEPES (</w:t>
      </w:r>
      <w:r w:rsidR="0050790E" w:rsidRPr="00270FC7">
        <w:rPr>
          <w:color w:val="auto"/>
        </w:rPr>
        <w:t xml:space="preserve">1 M, </w:t>
      </w:r>
      <w:r w:rsidR="00530D15" w:rsidRPr="00270FC7">
        <w:rPr>
          <w:color w:val="auto"/>
        </w:rPr>
        <w:t xml:space="preserve">pH 7.4), </w:t>
      </w:r>
      <w:r w:rsidR="0050790E" w:rsidRPr="00270FC7">
        <w:rPr>
          <w:color w:val="auto"/>
        </w:rPr>
        <w:t>0.7</w:t>
      </w:r>
      <w:r w:rsidR="00736BB4" w:rsidRPr="00270FC7">
        <w:rPr>
          <w:color w:val="auto"/>
        </w:rPr>
        <w:t>5</w:t>
      </w:r>
      <w:r w:rsidR="0050790E" w:rsidRPr="00270FC7">
        <w:rPr>
          <w:color w:val="auto"/>
        </w:rPr>
        <w:t xml:space="preserve"> g</w:t>
      </w:r>
      <w:r w:rsidR="00E660DA" w:rsidRPr="00270FC7">
        <w:rPr>
          <w:color w:val="auto"/>
        </w:rPr>
        <w:t xml:space="preserve"> </w:t>
      </w:r>
      <w:r w:rsidR="004921AA">
        <w:rPr>
          <w:color w:val="auto"/>
        </w:rPr>
        <w:t xml:space="preserve">of </w:t>
      </w:r>
      <w:proofErr w:type="spellStart"/>
      <w:r w:rsidR="00E660DA" w:rsidRPr="00270FC7">
        <w:rPr>
          <w:color w:val="auto"/>
        </w:rPr>
        <w:t>KCl</w:t>
      </w:r>
      <w:proofErr w:type="spellEnd"/>
      <w:r w:rsidR="00E660DA" w:rsidRPr="00270FC7">
        <w:rPr>
          <w:color w:val="auto"/>
        </w:rPr>
        <w:t xml:space="preserve">, </w:t>
      </w:r>
      <w:r w:rsidR="0050790E" w:rsidRPr="00270FC7">
        <w:rPr>
          <w:color w:val="auto"/>
        </w:rPr>
        <w:t xml:space="preserve">0.19 g </w:t>
      </w:r>
      <w:r w:rsidR="004921AA">
        <w:rPr>
          <w:color w:val="auto"/>
        </w:rPr>
        <w:t xml:space="preserve">of </w:t>
      </w:r>
      <w:r w:rsidR="00530D15" w:rsidRPr="00270FC7">
        <w:rPr>
          <w:color w:val="auto"/>
        </w:rPr>
        <w:t>MgCl</w:t>
      </w:r>
      <w:r w:rsidR="003F3333" w:rsidRPr="00270FC7">
        <w:rPr>
          <w:color w:val="auto"/>
          <w:vertAlign w:val="subscript"/>
        </w:rPr>
        <w:t>2</w:t>
      </w:r>
      <w:r w:rsidR="00E660DA" w:rsidRPr="00270FC7">
        <w:rPr>
          <w:color w:val="auto"/>
        </w:rPr>
        <w:t xml:space="preserve">, </w:t>
      </w:r>
      <w:r w:rsidR="0050790E" w:rsidRPr="00270FC7">
        <w:rPr>
          <w:color w:val="auto"/>
        </w:rPr>
        <w:t xml:space="preserve">2 </w:t>
      </w:r>
      <w:r w:rsidR="00270FC7">
        <w:rPr>
          <w:color w:val="auto"/>
        </w:rPr>
        <w:t>mL</w:t>
      </w:r>
      <w:r w:rsidR="0050790E" w:rsidRPr="00270FC7">
        <w:rPr>
          <w:color w:val="auto"/>
        </w:rPr>
        <w:t xml:space="preserve"> </w:t>
      </w:r>
      <w:r w:rsidR="004921AA">
        <w:rPr>
          <w:color w:val="auto"/>
        </w:rPr>
        <w:t xml:space="preserve">of </w:t>
      </w:r>
      <w:r w:rsidR="00530D15" w:rsidRPr="00270FC7">
        <w:rPr>
          <w:color w:val="auto"/>
        </w:rPr>
        <w:t>Ethylenediaminetetraacetic acid (</w:t>
      </w:r>
      <w:r w:rsidR="0050790E" w:rsidRPr="00270FC7">
        <w:rPr>
          <w:color w:val="auto"/>
        </w:rPr>
        <w:t xml:space="preserve">0.5 M </w:t>
      </w:r>
      <w:r w:rsidR="00E660DA" w:rsidRPr="00270FC7">
        <w:rPr>
          <w:color w:val="auto"/>
        </w:rPr>
        <w:t xml:space="preserve">EDTA), </w:t>
      </w:r>
      <w:r w:rsidR="0050790E" w:rsidRPr="00270FC7">
        <w:rPr>
          <w:color w:val="auto"/>
        </w:rPr>
        <w:t xml:space="preserve">2 </w:t>
      </w:r>
      <w:r w:rsidR="00270FC7">
        <w:rPr>
          <w:color w:val="auto"/>
        </w:rPr>
        <w:t>mL</w:t>
      </w:r>
      <w:r w:rsidR="0050790E" w:rsidRPr="00270FC7">
        <w:rPr>
          <w:color w:val="auto"/>
        </w:rPr>
        <w:t xml:space="preserve"> </w:t>
      </w:r>
      <w:r w:rsidR="004921AA">
        <w:rPr>
          <w:color w:val="auto"/>
        </w:rPr>
        <w:t xml:space="preserve">of </w:t>
      </w:r>
      <w:r w:rsidR="00530D15" w:rsidRPr="00270FC7">
        <w:rPr>
          <w:color w:val="auto"/>
        </w:rPr>
        <w:t>ethylene glycol-bis(β-aminoethyl ether)-N,N,N',N'-</w:t>
      </w:r>
      <w:proofErr w:type="spellStart"/>
      <w:r w:rsidR="00530D15" w:rsidRPr="00270FC7">
        <w:rPr>
          <w:color w:val="auto"/>
        </w:rPr>
        <w:t>tetraacetic</w:t>
      </w:r>
      <w:proofErr w:type="spellEnd"/>
      <w:r w:rsidR="00530D15" w:rsidRPr="00270FC7">
        <w:rPr>
          <w:color w:val="auto"/>
        </w:rPr>
        <w:t xml:space="preserve"> acid (</w:t>
      </w:r>
      <w:r w:rsidR="00E660DA" w:rsidRPr="00270FC7">
        <w:rPr>
          <w:color w:val="auto"/>
        </w:rPr>
        <w:t xml:space="preserve">0.5 M EGTA), </w:t>
      </w:r>
      <w:r w:rsidR="0050790E" w:rsidRPr="00270FC7">
        <w:rPr>
          <w:color w:val="auto"/>
        </w:rPr>
        <w:t xml:space="preserve">38.26 g </w:t>
      </w:r>
      <w:r w:rsidR="004921AA">
        <w:rPr>
          <w:color w:val="auto"/>
        </w:rPr>
        <w:t>of m</w:t>
      </w:r>
      <w:r w:rsidR="00530D15" w:rsidRPr="00270FC7">
        <w:rPr>
          <w:color w:val="auto"/>
        </w:rPr>
        <w:t xml:space="preserve">annitol and </w:t>
      </w:r>
      <w:r w:rsidR="0050790E" w:rsidRPr="00270FC7">
        <w:rPr>
          <w:color w:val="auto"/>
        </w:rPr>
        <w:t xml:space="preserve">23.96 g </w:t>
      </w:r>
      <w:r w:rsidR="004921AA">
        <w:rPr>
          <w:color w:val="auto"/>
        </w:rPr>
        <w:t>of s</w:t>
      </w:r>
      <w:r w:rsidR="00530D15" w:rsidRPr="00270FC7">
        <w:rPr>
          <w:color w:val="auto"/>
        </w:rPr>
        <w:t>ucrose</w:t>
      </w:r>
      <w:r w:rsidR="0050790E" w:rsidRPr="00270FC7">
        <w:rPr>
          <w:color w:val="auto"/>
        </w:rPr>
        <w:t xml:space="preserve"> to 900 </w:t>
      </w:r>
      <w:r w:rsidR="00270FC7">
        <w:rPr>
          <w:color w:val="auto"/>
        </w:rPr>
        <w:t>mL</w:t>
      </w:r>
      <w:r w:rsidR="004921AA">
        <w:rPr>
          <w:color w:val="auto"/>
        </w:rPr>
        <w:t xml:space="preserve"> of</w:t>
      </w:r>
      <w:r w:rsidR="0050790E" w:rsidRPr="00270FC7">
        <w:rPr>
          <w:color w:val="auto"/>
        </w:rPr>
        <w:t xml:space="preserve"> deionized water, </w:t>
      </w:r>
      <w:r w:rsidR="00E660DA" w:rsidRPr="00270FC7">
        <w:rPr>
          <w:color w:val="auto"/>
        </w:rPr>
        <w:t xml:space="preserve">adjust final volume </w:t>
      </w:r>
      <w:r w:rsidR="004921AA">
        <w:rPr>
          <w:color w:val="auto"/>
        </w:rPr>
        <w:t xml:space="preserve">to </w:t>
      </w:r>
      <w:r w:rsidR="00E660DA" w:rsidRPr="00270FC7">
        <w:rPr>
          <w:color w:val="auto"/>
        </w:rPr>
        <w:t>1 L with deionized water</w:t>
      </w:r>
      <w:r w:rsidR="004921AA">
        <w:rPr>
          <w:color w:val="auto"/>
        </w:rPr>
        <w:t>.</w:t>
      </w:r>
    </w:p>
    <w:p w14:paraId="63F48016" w14:textId="77777777" w:rsidR="004921AA" w:rsidRDefault="004921AA" w:rsidP="004921AA">
      <w:pPr>
        <w:pStyle w:val="ListParagraph"/>
        <w:widowControl/>
        <w:ind w:left="0"/>
        <w:rPr>
          <w:color w:val="auto"/>
        </w:rPr>
      </w:pPr>
    </w:p>
    <w:p w14:paraId="61054390" w14:textId="710596B5" w:rsidR="00530D15" w:rsidRPr="00270FC7" w:rsidRDefault="004921AA" w:rsidP="004921AA">
      <w:pPr>
        <w:pStyle w:val="ListParagraph"/>
        <w:widowControl/>
        <w:ind w:left="0"/>
        <w:rPr>
          <w:color w:val="auto"/>
        </w:rPr>
      </w:pPr>
      <w:r>
        <w:rPr>
          <w:color w:val="auto"/>
        </w:rPr>
        <w:t>NOTE: F</w:t>
      </w:r>
      <w:r w:rsidR="0050790E" w:rsidRPr="00270FC7">
        <w:rPr>
          <w:color w:val="auto"/>
        </w:rPr>
        <w:t>inal concentration</w:t>
      </w:r>
      <w:r w:rsidR="00E660DA" w:rsidRPr="00270FC7">
        <w:rPr>
          <w:color w:val="auto"/>
        </w:rPr>
        <w:t>s</w:t>
      </w:r>
      <w:r>
        <w:rPr>
          <w:color w:val="auto"/>
        </w:rPr>
        <w:t xml:space="preserve"> are </w:t>
      </w:r>
      <w:r w:rsidR="00E660DA" w:rsidRPr="00270FC7">
        <w:rPr>
          <w:color w:val="auto"/>
        </w:rPr>
        <w:t xml:space="preserve">20 mM HEPES, 10 mM </w:t>
      </w:r>
      <w:proofErr w:type="spellStart"/>
      <w:r w:rsidR="00E660DA" w:rsidRPr="00270FC7">
        <w:rPr>
          <w:color w:val="auto"/>
        </w:rPr>
        <w:t>KCl</w:t>
      </w:r>
      <w:proofErr w:type="spellEnd"/>
      <w:r w:rsidR="00E660DA" w:rsidRPr="00270FC7">
        <w:rPr>
          <w:color w:val="auto"/>
        </w:rPr>
        <w:t>, 2 mM MgCl</w:t>
      </w:r>
      <w:r w:rsidR="00E660DA" w:rsidRPr="00270FC7">
        <w:rPr>
          <w:color w:val="auto"/>
          <w:vertAlign w:val="subscript"/>
        </w:rPr>
        <w:t>2</w:t>
      </w:r>
      <w:r w:rsidR="00E660DA" w:rsidRPr="00270FC7">
        <w:rPr>
          <w:color w:val="auto"/>
        </w:rPr>
        <w:t xml:space="preserve">, 1 mM EDTA, 1 mM EGTA, 210 mM </w:t>
      </w:r>
      <w:r>
        <w:rPr>
          <w:color w:val="auto"/>
        </w:rPr>
        <w:t>m</w:t>
      </w:r>
      <w:r w:rsidR="00E660DA" w:rsidRPr="00270FC7">
        <w:rPr>
          <w:color w:val="auto"/>
        </w:rPr>
        <w:t xml:space="preserve">annitol and 70 mM </w:t>
      </w:r>
      <w:r>
        <w:rPr>
          <w:color w:val="auto"/>
        </w:rPr>
        <w:t>s</w:t>
      </w:r>
      <w:r w:rsidR="00E660DA" w:rsidRPr="00270FC7">
        <w:rPr>
          <w:color w:val="auto"/>
        </w:rPr>
        <w:t>ucrose</w:t>
      </w:r>
      <w:r w:rsidR="00530D15" w:rsidRPr="00270FC7">
        <w:rPr>
          <w:color w:val="auto"/>
        </w:rPr>
        <w:t>.</w:t>
      </w:r>
    </w:p>
    <w:p w14:paraId="21FDE85F" w14:textId="77777777" w:rsidR="00530D15" w:rsidRPr="00270FC7" w:rsidRDefault="00530D15" w:rsidP="00270FC7">
      <w:pPr>
        <w:pStyle w:val="ListParagraph"/>
        <w:widowControl/>
        <w:ind w:left="0"/>
        <w:rPr>
          <w:color w:val="auto"/>
        </w:rPr>
      </w:pPr>
    </w:p>
    <w:p w14:paraId="24C83E0F" w14:textId="7D4390BE" w:rsidR="00530D15" w:rsidRPr="00270FC7" w:rsidRDefault="00E660DA" w:rsidP="00270FC7">
      <w:pPr>
        <w:pStyle w:val="ListParagraph"/>
        <w:widowControl/>
        <w:numPr>
          <w:ilvl w:val="2"/>
          <w:numId w:val="27"/>
        </w:numPr>
        <w:rPr>
          <w:color w:val="auto"/>
        </w:rPr>
      </w:pPr>
      <w:r w:rsidRPr="00270FC7">
        <w:rPr>
          <w:color w:val="auto"/>
        </w:rPr>
        <w:t xml:space="preserve">Prepare </w:t>
      </w:r>
      <w:r w:rsidR="004921AA">
        <w:rPr>
          <w:color w:val="auto"/>
        </w:rPr>
        <w:t>s</w:t>
      </w:r>
      <w:r w:rsidR="00530D15" w:rsidRPr="00270FC7">
        <w:rPr>
          <w:color w:val="auto"/>
        </w:rPr>
        <w:t xml:space="preserve">ample </w:t>
      </w:r>
      <w:r w:rsidR="004921AA">
        <w:rPr>
          <w:color w:val="auto"/>
        </w:rPr>
        <w:t>b</w:t>
      </w:r>
      <w:r w:rsidR="00530D15" w:rsidRPr="00270FC7">
        <w:rPr>
          <w:color w:val="auto"/>
        </w:rPr>
        <w:t xml:space="preserve">uffer </w:t>
      </w:r>
      <w:r w:rsidRPr="00270FC7">
        <w:rPr>
          <w:color w:val="auto"/>
        </w:rPr>
        <w:t>by addi</w:t>
      </w:r>
      <w:r w:rsidR="004921AA">
        <w:rPr>
          <w:color w:val="auto"/>
        </w:rPr>
        <w:t>ng</w:t>
      </w:r>
      <w:r w:rsidR="00DD368D" w:rsidRPr="00270FC7">
        <w:rPr>
          <w:color w:val="auto"/>
        </w:rPr>
        <w:t xml:space="preserve"> </w:t>
      </w:r>
      <w:r w:rsidR="00581DAE" w:rsidRPr="00270FC7">
        <w:rPr>
          <w:color w:val="auto"/>
        </w:rPr>
        <w:t xml:space="preserve">0.01 g </w:t>
      </w:r>
      <w:r w:rsidR="004921AA">
        <w:rPr>
          <w:color w:val="auto"/>
        </w:rPr>
        <w:t>of s</w:t>
      </w:r>
      <w:r w:rsidR="00530D15" w:rsidRPr="00270FC7">
        <w:rPr>
          <w:color w:val="auto"/>
        </w:rPr>
        <w:t>odium dodecyl sulfate (SDS)</w:t>
      </w:r>
      <w:r w:rsidRPr="00270FC7">
        <w:rPr>
          <w:color w:val="auto"/>
        </w:rPr>
        <w:t xml:space="preserve"> to </w:t>
      </w:r>
      <w:r w:rsidR="00581DAE" w:rsidRPr="00270FC7">
        <w:rPr>
          <w:color w:val="auto"/>
        </w:rPr>
        <w:t xml:space="preserve">10 </w:t>
      </w:r>
      <w:r w:rsidR="00270FC7">
        <w:rPr>
          <w:color w:val="auto"/>
        </w:rPr>
        <w:t>mL</w:t>
      </w:r>
      <w:r w:rsidR="004921AA">
        <w:rPr>
          <w:color w:val="auto"/>
        </w:rPr>
        <w:t xml:space="preserve"> of</w:t>
      </w:r>
      <w:r w:rsidR="00581DAE" w:rsidRPr="00270FC7">
        <w:rPr>
          <w:color w:val="auto"/>
        </w:rPr>
        <w:t xml:space="preserve"> </w:t>
      </w:r>
      <w:r w:rsidR="004921AA">
        <w:rPr>
          <w:color w:val="auto"/>
        </w:rPr>
        <w:t>t</w:t>
      </w:r>
      <w:r w:rsidRPr="00270FC7">
        <w:rPr>
          <w:color w:val="auto"/>
        </w:rPr>
        <w:t xml:space="preserve">ris-buffered </w:t>
      </w:r>
      <w:r w:rsidR="004921AA">
        <w:rPr>
          <w:color w:val="auto"/>
        </w:rPr>
        <w:t>s</w:t>
      </w:r>
      <w:r w:rsidRPr="00270FC7">
        <w:rPr>
          <w:color w:val="auto"/>
        </w:rPr>
        <w:t>aline (TBS)</w:t>
      </w:r>
      <w:r w:rsidR="00581DAE" w:rsidRPr="00270FC7">
        <w:rPr>
          <w:color w:val="auto"/>
        </w:rPr>
        <w:t xml:space="preserve"> for a final concentration of </w:t>
      </w:r>
      <w:r w:rsidRPr="00270FC7">
        <w:rPr>
          <w:color w:val="auto"/>
        </w:rPr>
        <w:t>0.1%</w:t>
      </w:r>
      <w:r w:rsidR="00581DAE" w:rsidRPr="00270FC7">
        <w:rPr>
          <w:color w:val="auto"/>
        </w:rPr>
        <w:t xml:space="preserve"> SDS</w:t>
      </w:r>
      <w:r w:rsidR="00530D15" w:rsidRPr="00270FC7">
        <w:rPr>
          <w:color w:val="auto"/>
        </w:rPr>
        <w:t xml:space="preserve">. </w:t>
      </w:r>
    </w:p>
    <w:p w14:paraId="31018C1C" w14:textId="77777777" w:rsidR="00530D15" w:rsidRPr="00270FC7" w:rsidRDefault="00530D15" w:rsidP="00270FC7">
      <w:pPr>
        <w:pStyle w:val="ListParagraph"/>
        <w:widowControl/>
        <w:ind w:left="0"/>
        <w:rPr>
          <w:color w:val="auto"/>
        </w:rPr>
      </w:pPr>
    </w:p>
    <w:p w14:paraId="2368CCAA" w14:textId="5530350D" w:rsidR="00530D15" w:rsidRPr="00270FC7" w:rsidRDefault="00530D15" w:rsidP="00270FC7">
      <w:pPr>
        <w:pStyle w:val="ListParagraph"/>
        <w:widowControl/>
        <w:numPr>
          <w:ilvl w:val="2"/>
          <w:numId w:val="27"/>
        </w:numPr>
        <w:rPr>
          <w:color w:val="auto"/>
        </w:rPr>
      </w:pPr>
      <w:r w:rsidRPr="00270FC7">
        <w:rPr>
          <w:color w:val="auto"/>
        </w:rPr>
        <w:t>Prepare</w:t>
      </w:r>
      <w:r w:rsidR="003F3333" w:rsidRPr="00270FC7">
        <w:rPr>
          <w:color w:val="auto"/>
        </w:rPr>
        <w:t xml:space="preserve"> a stock solution of d</w:t>
      </w:r>
      <w:r w:rsidRPr="00270FC7">
        <w:rPr>
          <w:color w:val="auto"/>
        </w:rPr>
        <w:t xml:space="preserve">igitonin </w:t>
      </w:r>
      <w:r w:rsidR="00581DAE" w:rsidRPr="00270FC7">
        <w:rPr>
          <w:color w:val="auto"/>
        </w:rPr>
        <w:t>by addi</w:t>
      </w:r>
      <w:r w:rsidR="004921AA">
        <w:rPr>
          <w:color w:val="auto"/>
        </w:rPr>
        <w:t>ng</w:t>
      </w:r>
      <w:r w:rsidR="00581DAE" w:rsidRPr="00270FC7">
        <w:rPr>
          <w:color w:val="auto"/>
        </w:rPr>
        <w:t xml:space="preserve"> </w:t>
      </w:r>
      <w:r w:rsidR="008B0E4D" w:rsidRPr="00270FC7">
        <w:rPr>
          <w:color w:val="auto"/>
        </w:rPr>
        <w:t>25</w:t>
      </w:r>
      <w:r w:rsidR="00581DAE" w:rsidRPr="00270FC7">
        <w:rPr>
          <w:color w:val="auto"/>
        </w:rPr>
        <w:t xml:space="preserve"> mg </w:t>
      </w:r>
      <w:r w:rsidR="004921AA">
        <w:rPr>
          <w:color w:val="auto"/>
        </w:rPr>
        <w:t xml:space="preserve">of digitonin </w:t>
      </w:r>
      <w:r w:rsidR="00581DAE" w:rsidRPr="00270FC7">
        <w:rPr>
          <w:color w:val="auto"/>
        </w:rPr>
        <w:t>to 10</w:t>
      </w:r>
      <w:r w:rsidR="008B0E4D" w:rsidRPr="00270FC7">
        <w:rPr>
          <w:color w:val="auto"/>
        </w:rPr>
        <w:t>0</w:t>
      </w:r>
      <w:r w:rsidR="00581DAE" w:rsidRPr="00270FC7">
        <w:rPr>
          <w:color w:val="auto"/>
        </w:rPr>
        <w:t xml:space="preserve"> </w:t>
      </w:r>
      <w:r w:rsidR="00270FC7">
        <w:rPr>
          <w:color w:val="auto"/>
        </w:rPr>
        <w:t>mL</w:t>
      </w:r>
      <w:r w:rsidR="00581DAE" w:rsidRPr="00270FC7">
        <w:rPr>
          <w:color w:val="auto"/>
        </w:rPr>
        <w:t xml:space="preserve"> </w:t>
      </w:r>
      <w:r w:rsidR="004921AA">
        <w:rPr>
          <w:color w:val="auto"/>
        </w:rPr>
        <w:t xml:space="preserve">of </w:t>
      </w:r>
      <w:r w:rsidR="00581DAE" w:rsidRPr="00270FC7">
        <w:rPr>
          <w:color w:val="auto"/>
        </w:rPr>
        <w:t>deionized water (</w:t>
      </w:r>
      <w:r w:rsidRPr="00270FC7">
        <w:rPr>
          <w:color w:val="auto"/>
        </w:rPr>
        <w:t xml:space="preserve">final concentration </w:t>
      </w:r>
      <w:r w:rsidR="004921AA">
        <w:rPr>
          <w:color w:val="auto"/>
        </w:rPr>
        <w:t xml:space="preserve">is </w:t>
      </w:r>
      <w:r w:rsidRPr="00270FC7">
        <w:rPr>
          <w:color w:val="auto"/>
        </w:rPr>
        <w:t>250 µg/</w:t>
      </w:r>
      <w:r w:rsidR="00270FC7">
        <w:rPr>
          <w:color w:val="auto"/>
        </w:rPr>
        <w:t>mL</w:t>
      </w:r>
      <w:r w:rsidR="00581DAE" w:rsidRPr="00270FC7">
        <w:rPr>
          <w:color w:val="auto"/>
        </w:rPr>
        <w:t>)</w:t>
      </w:r>
      <w:r w:rsidRPr="00270FC7">
        <w:rPr>
          <w:color w:val="auto"/>
        </w:rPr>
        <w:t>.</w:t>
      </w:r>
    </w:p>
    <w:p w14:paraId="06805BF8" w14:textId="77777777" w:rsidR="00530D15" w:rsidRPr="00270FC7" w:rsidRDefault="00530D15" w:rsidP="00270FC7">
      <w:pPr>
        <w:pStyle w:val="ListParagraph"/>
        <w:widowControl/>
        <w:ind w:left="0"/>
        <w:rPr>
          <w:color w:val="auto"/>
        </w:rPr>
      </w:pPr>
    </w:p>
    <w:p w14:paraId="0554F424" w14:textId="4A3658C2" w:rsidR="00530D15" w:rsidRPr="00270FC7" w:rsidRDefault="00530D15" w:rsidP="00270FC7">
      <w:pPr>
        <w:pStyle w:val="ListParagraph"/>
        <w:widowControl/>
        <w:numPr>
          <w:ilvl w:val="2"/>
          <w:numId w:val="27"/>
        </w:numPr>
        <w:rPr>
          <w:color w:val="auto"/>
        </w:rPr>
      </w:pPr>
      <w:r w:rsidRPr="00270FC7">
        <w:rPr>
          <w:color w:val="auto"/>
        </w:rPr>
        <w:t>Store all buffer solutions at 4</w:t>
      </w:r>
      <w:r w:rsidR="00045791" w:rsidRPr="00270FC7">
        <w:rPr>
          <w:color w:val="auto"/>
        </w:rPr>
        <w:t xml:space="preserve"> </w:t>
      </w:r>
      <w:r w:rsidR="00581DAE" w:rsidRPr="00270FC7">
        <w:rPr>
          <w:color w:val="auto"/>
        </w:rPr>
        <w:t>°C and d</w:t>
      </w:r>
      <w:r w:rsidRPr="00270FC7">
        <w:rPr>
          <w:color w:val="auto"/>
        </w:rPr>
        <w:t>igitonin at -20</w:t>
      </w:r>
      <w:r w:rsidR="00045791" w:rsidRPr="00270FC7">
        <w:rPr>
          <w:color w:val="auto"/>
        </w:rPr>
        <w:t xml:space="preserve"> </w:t>
      </w:r>
      <w:r w:rsidRPr="00270FC7">
        <w:rPr>
          <w:color w:val="auto"/>
        </w:rPr>
        <w:t xml:space="preserve">°C until </w:t>
      </w:r>
      <w:r w:rsidR="004921AA">
        <w:rPr>
          <w:color w:val="auto"/>
        </w:rPr>
        <w:t xml:space="preserve">the </w:t>
      </w:r>
      <w:r w:rsidRPr="00270FC7">
        <w:rPr>
          <w:color w:val="auto"/>
        </w:rPr>
        <w:t>start of experiment.</w:t>
      </w:r>
    </w:p>
    <w:p w14:paraId="2726C1A7" w14:textId="77777777" w:rsidR="00530D15" w:rsidRPr="00270FC7" w:rsidRDefault="00530D15" w:rsidP="00270FC7">
      <w:pPr>
        <w:pStyle w:val="ListParagraph"/>
        <w:widowControl/>
        <w:ind w:left="0"/>
        <w:rPr>
          <w:color w:val="auto"/>
        </w:rPr>
      </w:pPr>
    </w:p>
    <w:p w14:paraId="14DFDC77" w14:textId="77777777" w:rsidR="00530D15" w:rsidRPr="00270FC7" w:rsidRDefault="00530D15" w:rsidP="00270FC7">
      <w:pPr>
        <w:pStyle w:val="ListParagraph"/>
        <w:widowControl/>
        <w:numPr>
          <w:ilvl w:val="1"/>
          <w:numId w:val="27"/>
        </w:numPr>
        <w:rPr>
          <w:color w:val="auto"/>
        </w:rPr>
      </w:pPr>
      <w:r w:rsidRPr="00270FC7">
        <w:rPr>
          <w:color w:val="auto"/>
        </w:rPr>
        <w:t>Prepare fresh solutions of protease and phosphatase inhibitors to be added to buffer solutions prior to addition to cells.</w:t>
      </w:r>
    </w:p>
    <w:p w14:paraId="6B198EEE" w14:textId="77777777" w:rsidR="00530D15" w:rsidRPr="00270FC7" w:rsidRDefault="00530D15" w:rsidP="00270FC7">
      <w:pPr>
        <w:pStyle w:val="ListParagraph"/>
        <w:widowControl/>
        <w:ind w:left="0"/>
        <w:rPr>
          <w:color w:val="auto"/>
        </w:rPr>
      </w:pPr>
    </w:p>
    <w:p w14:paraId="45C6329B" w14:textId="77777777" w:rsidR="004921AA" w:rsidRDefault="00530D15" w:rsidP="00270FC7">
      <w:pPr>
        <w:pStyle w:val="ListParagraph"/>
        <w:widowControl/>
        <w:numPr>
          <w:ilvl w:val="2"/>
          <w:numId w:val="27"/>
        </w:numPr>
        <w:rPr>
          <w:color w:val="auto"/>
        </w:rPr>
      </w:pPr>
      <w:r w:rsidRPr="00270FC7">
        <w:rPr>
          <w:color w:val="auto"/>
        </w:rPr>
        <w:t>Prepare</w:t>
      </w:r>
      <w:r w:rsidR="00581DAE" w:rsidRPr="00270FC7">
        <w:rPr>
          <w:color w:val="auto"/>
        </w:rPr>
        <w:t xml:space="preserve"> a stock solution of</w:t>
      </w:r>
      <w:r w:rsidRPr="00270FC7">
        <w:rPr>
          <w:color w:val="auto"/>
        </w:rPr>
        <w:t xml:space="preserve"> </w:t>
      </w:r>
      <w:proofErr w:type="spellStart"/>
      <w:r w:rsidRPr="00270FC7">
        <w:rPr>
          <w:color w:val="auto"/>
        </w:rPr>
        <w:t>phenylmethanesulfonyl</w:t>
      </w:r>
      <w:proofErr w:type="spellEnd"/>
      <w:r w:rsidRPr="00270FC7">
        <w:rPr>
          <w:color w:val="auto"/>
        </w:rPr>
        <w:t xml:space="preserve"> fluoride (PMSF) </w:t>
      </w:r>
      <w:r w:rsidR="00581DAE" w:rsidRPr="00270FC7">
        <w:rPr>
          <w:color w:val="auto"/>
        </w:rPr>
        <w:t>by add</w:t>
      </w:r>
      <w:r w:rsidR="004921AA">
        <w:rPr>
          <w:color w:val="auto"/>
        </w:rPr>
        <w:t xml:space="preserve">ing </w:t>
      </w:r>
      <w:r w:rsidR="00581DAE" w:rsidRPr="00270FC7">
        <w:rPr>
          <w:color w:val="auto"/>
        </w:rPr>
        <w:t xml:space="preserve">17.4 mg </w:t>
      </w:r>
      <w:r w:rsidR="004921AA">
        <w:rPr>
          <w:color w:val="auto"/>
        </w:rPr>
        <w:t xml:space="preserve">of PMSF </w:t>
      </w:r>
      <w:r w:rsidR="00B34CB5" w:rsidRPr="00270FC7">
        <w:rPr>
          <w:color w:val="auto"/>
        </w:rPr>
        <w:t>to</w:t>
      </w:r>
      <w:r w:rsidR="00581DAE" w:rsidRPr="00270FC7">
        <w:rPr>
          <w:color w:val="auto"/>
        </w:rPr>
        <w:t xml:space="preserve"> 1 </w:t>
      </w:r>
      <w:r w:rsidR="00270FC7">
        <w:rPr>
          <w:color w:val="auto"/>
        </w:rPr>
        <w:t>mL</w:t>
      </w:r>
      <w:r w:rsidRPr="00270FC7">
        <w:rPr>
          <w:color w:val="auto"/>
        </w:rPr>
        <w:t xml:space="preserve"> </w:t>
      </w:r>
      <w:r w:rsidR="004921AA">
        <w:rPr>
          <w:color w:val="auto"/>
        </w:rPr>
        <w:t xml:space="preserve">of </w:t>
      </w:r>
      <w:r w:rsidRPr="00270FC7">
        <w:rPr>
          <w:color w:val="auto"/>
        </w:rPr>
        <w:t>100% ethanol</w:t>
      </w:r>
      <w:r w:rsidR="00581DAE" w:rsidRPr="00270FC7">
        <w:rPr>
          <w:color w:val="auto"/>
        </w:rPr>
        <w:t xml:space="preserve"> (final concentration</w:t>
      </w:r>
      <w:r w:rsidR="00581DAE" w:rsidRPr="00270FC7">
        <w:rPr>
          <w:b/>
          <w:color w:val="auto"/>
        </w:rPr>
        <w:t xml:space="preserve"> </w:t>
      </w:r>
      <w:r w:rsidR="004921AA">
        <w:rPr>
          <w:color w:val="auto"/>
        </w:rPr>
        <w:t xml:space="preserve">is </w:t>
      </w:r>
      <w:r w:rsidR="00581DAE" w:rsidRPr="00270FC7">
        <w:rPr>
          <w:color w:val="auto"/>
        </w:rPr>
        <w:t>100 mM)</w:t>
      </w:r>
      <w:r w:rsidRPr="00270FC7">
        <w:rPr>
          <w:color w:val="auto"/>
        </w:rPr>
        <w:t xml:space="preserve">. </w:t>
      </w:r>
    </w:p>
    <w:p w14:paraId="47211660" w14:textId="77777777" w:rsidR="004921AA" w:rsidRPr="004921AA" w:rsidRDefault="004921AA" w:rsidP="004921AA">
      <w:pPr>
        <w:pStyle w:val="ListParagraph"/>
        <w:widowControl/>
        <w:ind w:left="0"/>
        <w:rPr>
          <w:color w:val="auto"/>
        </w:rPr>
      </w:pPr>
    </w:p>
    <w:p w14:paraId="184A95B9" w14:textId="18C090ED" w:rsidR="00530D15" w:rsidRPr="004921AA" w:rsidRDefault="00530D15" w:rsidP="004921AA">
      <w:pPr>
        <w:pStyle w:val="ListParagraph"/>
        <w:widowControl/>
        <w:ind w:left="0"/>
        <w:rPr>
          <w:color w:val="auto"/>
        </w:rPr>
      </w:pPr>
      <w:r w:rsidRPr="004921AA">
        <w:rPr>
          <w:color w:val="auto"/>
        </w:rPr>
        <w:t>CAUTION:</w:t>
      </w:r>
      <w:r w:rsidR="003F3333" w:rsidRPr="004921AA">
        <w:t xml:space="preserve"> </w:t>
      </w:r>
      <w:r w:rsidR="00C0482D" w:rsidRPr="004921AA">
        <w:rPr>
          <w:color w:val="auto"/>
        </w:rPr>
        <w:t xml:space="preserve">Wear appropriate protective equipment and </w:t>
      </w:r>
      <w:r w:rsidR="004921AA">
        <w:rPr>
          <w:color w:val="auto"/>
        </w:rPr>
        <w:t>exercise</w:t>
      </w:r>
      <w:r w:rsidR="00C0482D" w:rsidRPr="004921AA">
        <w:rPr>
          <w:color w:val="auto"/>
        </w:rPr>
        <w:t xml:space="preserve"> caution when handling</w:t>
      </w:r>
      <w:r w:rsidR="004921AA">
        <w:rPr>
          <w:color w:val="auto"/>
        </w:rPr>
        <w:t xml:space="preserve"> PMSF</w:t>
      </w:r>
      <w:r w:rsidR="00C0482D" w:rsidRPr="004921AA">
        <w:rPr>
          <w:color w:val="auto"/>
        </w:rPr>
        <w:t xml:space="preserve">. PMSF is hazardous </w:t>
      </w:r>
      <w:r w:rsidR="004921AA">
        <w:rPr>
          <w:color w:val="auto"/>
        </w:rPr>
        <w:t>if</w:t>
      </w:r>
      <w:r w:rsidR="00C0482D" w:rsidRPr="004921AA">
        <w:rPr>
          <w:color w:val="auto"/>
        </w:rPr>
        <w:t xml:space="preserve"> ingest</w:t>
      </w:r>
      <w:r w:rsidR="004921AA">
        <w:rPr>
          <w:color w:val="auto"/>
        </w:rPr>
        <w:t>ed</w:t>
      </w:r>
      <w:r w:rsidR="00C0482D" w:rsidRPr="004921AA">
        <w:rPr>
          <w:color w:val="auto"/>
        </w:rPr>
        <w:t xml:space="preserve"> and</w:t>
      </w:r>
      <w:r w:rsidR="003F3333" w:rsidRPr="004921AA">
        <w:rPr>
          <w:color w:val="auto"/>
        </w:rPr>
        <w:t xml:space="preserve"> </w:t>
      </w:r>
      <w:r w:rsidR="00C0482D" w:rsidRPr="004921AA">
        <w:rPr>
          <w:color w:val="auto"/>
        </w:rPr>
        <w:t>s</w:t>
      </w:r>
      <w:r w:rsidR="003F3333" w:rsidRPr="004921AA">
        <w:rPr>
          <w:color w:val="auto"/>
        </w:rPr>
        <w:t>lightly hazardous in cas</w:t>
      </w:r>
      <w:r w:rsidR="00C0482D" w:rsidRPr="004921AA">
        <w:rPr>
          <w:color w:val="auto"/>
        </w:rPr>
        <w:t>e of skin contact (irritant), eye contact (irritant) or</w:t>
      </w:r>
      <w:r w:rsidR="003F3333" w:rsidRPr="004921AA">
        <w:rPr>
          <w:color w:val="auto"/>
        </w:rPr>
        <w:t xml:space="preserve"> inhalation</w:t>
      </w:r>
      <w:r w:rsidR="004921AA">
        <w:rPr>
          <w:color w:val="auto"/>
        </w:rPr>
        <w:t>; it is c</w:t>
      </w:r>
      <w:r w:rsidR="003F3333" w:rsidRPr="004921AA">
        <w:rPr>
          <w:color w:val="auto"/>
        </w:rPr>
        <w:t xml:space="preserve">orrosive to eyes and skin. </w:t>
      </w:r>
    </w:p>
    <w:p w14:paraId="42E11027" w14:textId="77777777" w:rsidR="00C0482D" w:rsidRPr="00270FC7" w:rsidRDefault="00C0482D" w:rsidP="00270FC7">
      <w:pPr>
        <w:pStyle w:val="ListParagraph"/>
        <w:widowControl/>
        <w:ind w:left="0"/>
        <w:rPr>
          <w:color w:val="auto"/>
        </w:rPr>
      </w:pPr>
    </w:p>
    <w:p w14:paraId="005E921C" w14:textId="57630257" w:rsidR="00530D15" w:rsidRPr="00270FC7" w:rsidRDefault="00530D15" w:rsidP="00270FC7">
      <w:pPr>
        <w:pStyle w:val="ListParagraph"/>
        <w:widowControl/>
        <w:numPr>
          <w:ilvl w:val="2"/>
          <w:numId w:val="27"/>
        </w:numPr>
        <w:rPr>
          <w:color w:val="auto"/>
        </w:rPr>
      </w:pPr>
      <w:r w:rsidRPr="00270FC7">
        <w:rPr>
          <w:color w:val="auto"/>
        </w:rPr>
        <w:t xml:space="preserve">Prepare a commercially available protease inhibitor cocktail </w:t>
      </w:r>
      <w:r w:rsidR="00D037DA" w:rsidRPr="00270FC7">
        <w:rPr>
          <w:color w:val="auto"/>
        </w:rPr>
        <w:t>(100</w:t>
      </w:r>
      <w:r w:rsidR="00CD0BE5">
        <w:rPr>
          <w:color w:val="auto"/>
        </w:rPr>
        <w:t>×</w:t>
      </w:r>
      <w:r w:rsidR="00D037DA" w:rsidRPr="00270FC7">
        <w:rPr>
          <w:color w:val="auto"/>
        </w:rPr>
        <w:t xml:space="preserve">) </w:t>
      </w:r>
      <w:r w:rsidRPr="00270FC7">
        <w:rPr>
          <w:color w:val="auto"/>
        </w:rPr>
        <w:t xml:space="preserve">according to </w:t>
      </w:r>
      <w:r w:rsidR="004921AA">
        <w:rPr>
          <w:color w:val="auto"/>
        </w:rPr>
        <w:t xml:space="preserve">the </w:t>
      </w:r>
      <w:r w:rsidRPr="00270FC7">
        <w:rPr>
          <w:color w:val="auto"/>
        </w:rPr>
        <w:t>manufacturer’s instructions</w:t>
      </w:r>
      <w:r w:rsidR="004921AA">
        <w:rPr>
          <w:color w:val="auto"/>
        </w:rPr>
        <w:t xml:space="preserve"> (see the </w:t>
      </w:r>
      <w:r w:rsidR="004921AA" w:rsidRPr="004921AA">
        <w:rPr>
          <w:b/>
          <w:color w:val="auto"/>
        </w:rPr>
        <w:t>Table of Materials</w:t>
      </w:r>
      <w:r w:rsidR="004921AA" w:rsidRPr="004921AA">
        <w:rPr>
          <w:color w:val="auto"/>
        </w:rPr>
        <w:t>).</w:t>
      </w:r>
    </w:p>
    <w:p w14:paraId="4717DC9E" w14:textId="77777777" w:rsidR="00530D15" w:rsidRPr="00270FC7" w:rsidRDefault="00530D15" w:rsidP="00270FC7">
      <w:pPr>
        <w:pStyle w:val="ListParagraph"/>
        <w:widowControl/>
        <w:ind w:left="0"/>
        <w:rPr>
          <w:color w:val="auto"/>
        </w:rPr>
      </w:pPr>
    </w:p>
    <w:p w14:paraId="1933F1A0" w14:textId="77777777" w:rsidR="00CD0BE5" w:rsidRDefault="00530D15" w:rsidP="00270FC7">
      <w:pPr>
        <w:pStyle w:val="ListParagraph"/>
        <w:widowControl/>
        <w:numPr>
          <w:ilvl w:val="2"/>
          <w:numId w:val="27"/>
        </w:numPr>
        <w:rPr>
          <w:color w:val="auto"/>
        </w:rPr>
      </w:pPr>
      <w:r w:rsidRPr="00270FC7">
        <w:rPr>
          <w:color w:val="auto"/>
        </w:rPr>
        <w:t xml:space="preserve">Prepare </w:t>
      </w:r>
      <w:r w:rsidR="00B34CB5" w:rsidRPr="00270FC7">
        <w:rPr>
          <w:color w:val="auto"/>
        </w:rPr>
        <w:t xml:space="preserve">a stock solution of </w:t>
      </w:r>
      <w:r w:rsidRPr="00270FC7">
        <w:rPr>
          <w:color w:val="auto"/>
        </w:rPr>
        <w:t xml:space="preserve">sodium orthovanadate (SOV) </w:t>
      </w:r>
      <w:r w:rsidR="00B34CB5" w:rsidRPr="00270FC7">
        <w:rPr>
          <w:color w:val="auto"/>
        </w:rPr>
        <w:t>by addi</w:t>
      </w:r>
      <w:r w:rsidR="00CD0BE5">
        <w:rPr>
          <w:color w:val="auto"/>
        </w:rPr>
        <w:t>ng</w:t>
      </w:r>
      <w:r w:rsidR="00B34CB5" w:rsidRPr="00270FC7">
        <w:rPr>
          <w:color w:val="auto"/>
        </w:rPr>
        <w:t xml:space="preserve"> 9</w:t>
      </w:r>
      <w:r w:rsidR="008B0E4D" w:rsidRPr="00270FC7">
        <w:rPr>
          <w:color w:val="auto"/>
        </w:rPr>
        <w:t>2</w:t>
      </w:r>
      <w:r w:rsidR="00CD0BE5">
        <w:rPr>
          <w:color w:val="auto"/>
        </w:rPr>
        <w:t xml:space="preserve"> </w:t>
      </w:r>
      <w:r w:rsidR="00B34CB5" w:rsidRPr="00270FC7">
        <w:rPr>
          <w:color w:val="auto"/>
        </w:rPr>
        <w:t xml:space="preserve">mg </w:t>
      </w:r>
      <w:r w:rsidR="00CD0BE5">
        <w:rPr>
          <w:color w:val="auto"/>
        </w:rPr>
        <w:t xml:space="preserve">of SOV </w:t>
      </w:r>
      <w:r w:rsidR="00B34CB5" w:rsidRPr="00270FC7">
        <w:rPr>
          <w:color w:val="auto"/>
        </w:rPr>
        <w:t xml:space="preserve">to 1 </w:t>
      </w:r>
      <w:r w:rsidR="00270FC7">
        <w:rPr>
          <w:color w:val="auto"/>
        </w:rPr>
        <w:t>mL</w:t>
      </w:r>
      <w:r w:rsidR="00CD0BE5">
        <w:rPr>
          <w:color w:val="auto"/>
        </w:rPr>
        <w:t xml:space="preserve"> of</w:t>
      </w:r>
      <w:r w:rsidR="00B34CB5" w:rsidRPr="00270FC7">
        <w:rPr>
          <w:color w:val="auto"/>
        </w:rPr>
        <w:t xml:space="preserve"> deionized water (final </w:t>
      </w:r>
      <w:r w:rsidRPr="00270FC7">
        <w:rPr>
          <w:color w:val="auto"/>
        </w:rPr>
        <w:t xml:space="preserve">concentration </w:t>
      </w:r>
      <w:r w:rsidR="00CD0BE5">
        <w:rPr>
          <w:color w:val="auto"/>
        </w:rPr>
        <w:t xml:space="preserve">is </w:t>
      </w:r>
      <w:r w:rsidRPr="00270FC7">
        <w:rPr>
          <w:color w:val="auto"/>
        </w:rPr>
        <w:t>500</w:t>
      </w:r>
      <w:r w:rsidR="00045791" w:rsidRPr="00270FC7">
        <w:rPr>
          <w:color w:val="auto"/>
        </w:rPr>
        <w:t xml:space="preserve"> </w:t>
      </w:r>
      <w:r w:rsidRPr="00270FC7">
        <w:rPr>
          <w:color w:val="auto"/>
        </w:rPr>
        <w:t>mM</w:t>
      </w:r>
      <w:r w:rsidR="00B34CB5" w:rsidRPr="00270FC7">
        <w:rPr>
          <w:color w:val="auto"/>
        </w:rPr>
        <w:t>)</w:t>
      </w:r>
      <w:r w:rsidR="00CD0BE5">
        <w:rPr>
          <w:color w:val="auto"/>
        </w:rPr>
        <w:t>.</w:t>
      </w:r>
    </w:p>
    <w:p w14:paraId="63DAC605" w14:textId="77777777" w:rsidR="00CD0BE5" w:rsidRDefault="00CD0BE5" w:rsidP="00CD0BE5">
      <w:pPr>
        <w:pStyle w:val="ListParagraph"/>
        <w:widowControl/>
        <w:ind w:left="0"/>
        <w:rPr>
          <w:b/>
          <w:color w:val="auto"/>
        </w:rPr>
      </w:pPr>
    </w:p>
    <w:p w14:paraId="748A425D" w14:textId="5DE03E55" w:rsidR="00530D15" w:rsidRPr="00270FC7" w:rsidRDefault="00530D15" w:rsidP="00270FC7">
      <w:pPr>
        <w:pStyle w:val="ListParagraph"/>
        <w:widowControl/>
        <w:ind w:left="0"/>
        <w:rPr>
          <w:color w:val="auto"/>
        </w:rPr>
      </w:pPr>
      <w:r w:rsidRPr="00CD0BE5">
        <w:rPr>
          <w:color w:val="auto"/>
        </w:rPr>
        <w:t>CAUTION:</w:t>
      </w:r>
      <w:r w:rsidR="00C0482D" w:rsidRPr="00CD0BE5">
        <w:rPr>
          <w:color w:val="auto"/>
        </w:rPr>
        <w:t xml:space="preserve"> Wear appropriate protective equipment and use caution when handling. </w:t>
      </w:r>
      <w:r w:rsidR="00CD0BE5">
        <w:rPr>
          <w:color w:val="auto"/>
        </w:rPr>
        <w:t>SOV is h</w:t>
      </w:r>
      <w:r w:rsidR="00C0482D" w:rsidRPr="00CD0BE5">
        <w:rPr>
          <w:color w:val="auto"/>
        </w:rPr>
        <w:t>azardous in case of eye contact (irritant), ingestion or inhalation. Severe over-exposure can result in death.</w:t>
      </w:r>
    </w:p>
    <w:p w14:paraId="45475A73" w14:textId="77777777" w:rsidR="00530D15" w:rsidRPr="00270FC7" w:rsidRDefault="00530D15" w:rsidP="00270FC7">
      <w:pPr>
        <w:widowControl/>
        <w:rPr>
          <w:color w:val="auto"/>
        </w:rPr>
      </w:pPr>
    </w:p>
    <w:p w14:paraId="5D65C837" w14:textId="77777777" w:rsidR="00530D15" w:rsidRPr="00270FC7" w:rsidRDefault="00530D15" w:rsidP="00270FC7">
      <w:pPr>
        <w:pStyle w:val="ListParagraph"/>
        <w:widowControl/>
        <w:numPr>
          <w:ilvl w:val="0"/>
          <w:numId w:val="27"/>
        </w:numPr>
        <w:rPr>
          <w:b/>
          <w:color w:val="auto"/>
        </w:rPr>
      </w:pPr>
      <w:r w:rsidRPr="00CD0BE5">
        <w:rPr>
          <w:b/>
          <w:color w:val="auto"/>
          <w:highlight w:val="yellow"/>
        </w:rPr>
        <w:t>PBS Wash</w:t>
      </w:r>
    </w:p>
    <w:p w14:paraId="24BEC90A" w14:textId="77777777" w:rsidR="00530D15" w:rsidRPr="00270FC7" w:rsidRDefault="00530D15" w:rsidP="00270FC7">
      <w:pPr>
        <w:pStyle w:val="ListParagraph"/>
        <w:widowControl/>
        <w:ind w:left="0"/>
        <w:rPr>
          <w:color w:val="auto"/>
        </w:rPr>
      </w:pPr>
    </w:p>
    <w:p w14:paraId="46333D0E" w14:textId="69482273" w:rsidR="00530D15" w:rsidRPr="00270FC7" w:rsidRDefault="00530D15" w:rsidP="00270FC7">
      <w:pPr>
        <w:pStyle w:val="ListParagraph"/>
        <w:widowControl/>
        <w:numPr>
          <w:ilvl w:val="1"/>
          <w:numId w:val="27"/>
        </w:numPr>
        <w:rPr>
          <w:color w:val="auto"/>
        </w:rPr>
      </w:pPr>
      <w:r w:rsidRPr="00270FC7">
        <w:rPr>
          <w:color w:val="auto"/>
        </w:rPr>
        <w:t xml:space="preserve">Concentrate and wash cells in </w:t>
      </w:r>
      <w:r w:rsidR="0060381F" w:rsidRPr="00270FC7">
        <w:rPr>
          <w:color w:val="auto"/>
        </w:rPr>
        <w:t>phosphate</w:t>
      </w:r>
      <w:r w:rsidR="00CD0BE5">
        <w:rPr>
          <w:color w:val="auto"/>
        </w:rPr>
        <w:t>-</w:t>
      </w:r>
      <w:r w:rsidR="0060381F" w:rsidRPr="00270FC7">
        <w:rPr>
          <w:color w:val="auto"/>
        </w:rPr>
        <w:t>buffered saline (</w:t>
      </w:r>
      <w:r w:rsidRPr="00270FC7">
        <w:rPr>
          <w:color w:val="auto"/>
        </w:rPr>
        <w:t>PBS</w:t>
      </w:r>
      <w:r w:rsidR="0060381F" w:rsidRPr="00270FC7">
        <w:rPr>
          <w:color w:val="auto"/>
        </w:rPr>
        <w:t>)</w:t>
      </w:r>
      <w:r w:rsidRPr="00270FC7">
        <w:rPr>
          <w:color w:val="auto"/>
        </w:rPr>
        <w:t xml:space="preserve"> prior to fractionation.</w:t>
      </w:r>
    </w:p>
    <w:p w14:paraId="36BA134F" w14:textId="77777777" w:rsidR="00530D15" w:rsidRPr="00270FC7" w:rsidRDefault="00530D15" w:rsidP="00270FC7">
      <w:pPr>
        <w:pStyle w:val="ListParagraph"/>
        <w:widowControl/>
        <w:ind w:left="0"/>
        <w:rPr>
          <w:color w:val="auto"/>
        </w:rPr>
      </w:pPr>
    </w:p>
    <w:p w14:paraId="1B8393A5" w14:textId="7E791917" w:rsidR="00530D15" w:rsidRPr="00270FC7" w:rsidRDefault="00530D15" w:rsidP="00270FC7">
      <w:pPr>
        <w:pStyle w:val="ListParagraph"/>
        <w:widowControl/>
        <w:numPr>
          <w:ilvl w:val="2"/>
          <w:numId w:val="27"/>
        </w:numPr>
        <w:rPr>
          <w:color w:val="auto"/>
          <w:highlight w:val="yellow"/>
        </w:rPr>
      </w:pPr>
      <w:r w:rsidRPr="00270FC7">
        <w:rPr>
          <w:color w:val="auto"/>
          <w:highlight w:val="yellow"/>
        </w:rPr>
        <w:t>Centrifuge cell suspension at an appropriate speed to create a pellet</w:t>
      </w:r>
      <w:r w:rsidR="00CD0BE5">
        <w:rPr>
          <w:color w:val="auto"/>
          <w:highlight w:val="yellow"/>
        </w:rPr>
        <w:t>. For e</w:t>
      </w:r>
      <w:r w:rsidRPr="00270FC7">
        <w:rPr>
          <w:color w:val="auto"/>
          <w:highlight w:val="yellow"/>
        </w:rPr>
        <w:t>xample</w:t>
      </w:r>
      <w:r w:rsidR="00CD0BE5">
        <w:rPr>
          <w:color w:val="auto"/>
          <w:highlight w:val="yellow"/>
        </w:rPr>
        <w:t xml:space="preserve">, centrifuge a suspension of </w:t>
      </w:r>
      <w:r w:rsidR="00CD0BE5" w:rsidRPr="00270FC7">
        <w:rPr>
          <w:color w:val="auto"/>
          <w:highlight w:val="yellow"/>
        </w:rPr>
        <w:t>U937 cell</w:t>
      </w:r>
      <w:r w:rsidR="00CD0BE5">
        <w:rPr>
          <w:color w:val="auto"/>
          <w:highlight w:val="yellow"/>
        </w:rPr>
        <w:t>s at</w:t>
      </w:r>
      <w:r w:rsidRPr="00270FC7">
        <w:rPr>
          <w:color w:val="auto"/>
          <w:highlight w:val="yellow"/>
        </w:rPr>
        <w:t xml:space="preserve"> 400 </w:t>
      </w:r>
      <w:r w:rsidR="00CD0BE5">
        <w:rPr>
          <w:color w:val="auto"/>
          <w:highlight w:val="yellow"/>
        </w:rPr>
        <w:t>×</w:t>
      </w:r>
      <w:r w:rsidRPr="00270FC7">
        <w:rPr>
          <w:color w:val="auto"/>
          <w:highlight w:val="yellow"/>
        </w:rPr>
        <w:t xml:space="preserve"> g</w:t>
      </w:r>
      <w:r w:rsidR="00CD0BE5">
        <w:rPr>
          <w:color w:val="auto"/>
          <w:highlight w:val="yellow"/>
        </w:rPr>
        <w:t xml:space="preserve"> for </w:t>
      </w:r>
      <w:r w:rsidRPr="00270FC7">
        <w:rPr>
          <w:color w:val="auto"/>
          <w:highlight w:val="yellow"/>
        </w:rPr>
        <w:t>10 min.</w:t>
      </w:r>
    </w:p>
    <w:p w14:paraId="21C3E188" w14:textId="77777777" w:rsidR="00530D15" w:rsidRPr="00270FC7" w:rsidRDefault="00530D15" w:rsidP="00270FC7">
      <w:pPr>
        <w:pStyle w:val="ListParagraph"/>
        <w:widowControl/>
        <w:ind w:left="0"/>
        <w:rPr>
          <w:color w:val="auto"/>
          <w:highlight w:val="yellow"/>
        </w:rPr>
      </w:pPr>
    </w:p>
    <w:p w14:paraId="72AFE7E8" w14:textId="37630049" w:rsidR="00530D15" w:rsidRPr="00270FC7" w:rsidRDefault="00530D15" w:rsidP="00270FC7">
      <w:pPr>
        <w:pStyle w:val="ListParagraph"/>
        <w:widowControl/>
        <w:numPr>
          <w:ilvl w:val="2"/>
          <w:numId w:val="27"/>
        </w:numPr>
        <w:rPr>
          <w:color w:val="auto"/>
          <w:highlight w:val="yellow"/>
        </w:rPr>
      </w:pPr>
      <w:r w:rsidRPr="00270FC7">
        <w:rPr>
          <w:color w:val="auto"/>
          <w:highlight w:val="yellow"/>
        </w:rPr>
        <w:lastRenderedPageBreak/>
        <w:t>Remove the supernatant, resuspend cell pellet in room</w:t>
      </w:r>
      <w:r w:rsidR="00CD0BE5">
        <w:rPr>
          <w:color w:val="auto"/>
          <w:highlight w:val="yellow"/>
        </w:rPr>
        <w:t>-</w:t>
      </w:r>
      <w:r w:rsidRPr="00270FC7">
        <w:rPr>
          <w:color w:val="auto"/>
          <w:highlight w:val="yellow"/>
        </w:rPr>
        <w:t>temperature</w:t>
      </w:r>
      <w:r w:rsidR="00CD0BE5">
        <w:rPr>
          <w:color w:val="auto"/>
          <w:highlight w:val="yellow"/>
        </w:rPr>
        <w:t xml:space="preserve"> </w:t>
      </w:r>
      <w:r w:rsidRPr="00270FC7">
        <w:rPr>
          <w:color w:val="auto"/>
          <w:highlight w:val="yellow"/>
        </w:rPr>
        <w:t>PBS at a final concentration of 4 × 10</w:t>
      </w:r>
      <w:r w:rsidRPr="00270FC7">
        <w:rPr>
          <w:color w:val="auto"/>
          <w:highlight w:val="yellow"/>
          <w:vertAlign w:val="superscript"/>
        </w:rPr>
        <w:t>6</w:t>
      </w:r>
      <w:r w:rsidRPr="00270FC7">
        <w:rPr>
          <w:color w:val="auto"/>
          <w:highlight w:val="yellow"/>
        </w:rPr>
        <w:t xml:space="preserve"> cells</w:t>
      </w:r>
      <w:r w:rsidR="00CD0BE5">
        <w:rPr>
          <w:color w:val="auto"/>
          <w:highlight w:val="yellow"/>
        </w:rPr>
        <w:t>/</w:t>
      </w:r>
      <w:r w:rsidR="00270FC7">
        <w:rPr>
          <w:color w:val="auto"/>
          <w:highlight w:val="yellow"/>
        </w:rPr>
        <w:t>mL</w:t>
      </w:r>
      <w:r w:rsidR="00CD0BE5">
        <w:rPr>
          <w:color w:val="auto"/>
          <w:highlight w:val="yellow"/>
        </w:rPr>
        <w:t xml:space="preserve"> and </w:t>
      </w:r>
      <w:r w:rsidRPr="00270FC7">
        <w:rPr>
          <w:color w:val="auto"/>
          <w:highlight w:val="yellow"/>
        </w:rPr>
        <w:t>pipette gently to break up clumps.</w:t>
      </w:r>
    </w:p>
    <w:p w14:paraId="6160B6C0" w14:textId="77777777" w:rsidR="00530D15" w:rsidRPr="00270FC7" w:rsidRDefault="00530D15" w:rsidP="00270FC7">
      <w:pPr>
        <w:pStyle w:val="ListParagraph"/>
        <w:widowControl/>
        <w:ind w:left="0"/>
        <w:rPr>
          <w:color w:val="auto"/>
          <w:highlight w:val="yellow"/>
        </w:rPr>
      </w:pPr>
      <w:r w:rsidRPr="00270FC7">
        <w:rPr>
          <w:color w:val="auto"/>
          <w:highlight w:val="yellow"/>
        </w:rPr>
        <w:t xml:space="preserve"> </w:t>
      </w:r>
    </w:p>
    <w:p w14:paraId="564FCD2C" w14:textId="1EC723FE" w:rsidR="00530D15" w:rsidRPr="00270FC7" w:rsidRDefault="00530D15" w:rsidP="00270FC7">
      <w:pPr>
        <w:pStyle w:val="ListParagraph"/>
        <w:widowControl/>
        <w:numPr>
          <w:ilvl w:val="2"/>
          <w:numId w:val="27"/>
        </w:numPr>
        <w:rPr>
          <w:color w:val="auto"/>
          <w:highlight w:val="yellow"/>
        </w:rPr>
      </w:pPr>
      <w:r w:rsidRPr="00270FC7">
        <w:rPr>
          <w:color w:val="auto"/>
          <w:highlight w:val="yellow"/>
        </w:rPr>
        <w:t>Centrifuge</w:t>
      </w:r>
      <w:r w:rsidR="00CD0BE5">
        <w:rPr>
          <w:color w:val="auto"/>
          <w:highlight w:val="yellow"/>
        </w:rPr>
        <w:t xml:space="preserve"> the</w:t>
      </w:r>
      <w:r w:rsidRPr="00270FC7">
        <w:rPr>
          <w:color w:val="auto"/>
          <w:highlight w:val="yellow"/>
        </w:rPr>
        <w:t xml:space="preserve"> cell suspension </w:t>
      </w:r>
      <w:r w:rsidR="0082523E" w:rsidRPr="00270FC7">
        <w:rPr>
          <w:color w:val="auto"/>
          <w:highlight w:val="yellow"/>
        </w:rPr>
        <w:t xml:space="preserve">at 400 × g for 10 min </w:t>
      </w:r>
      <w:r w:rsidRPr="00270FC7">
        <w:rPr>
          <w:color w:val="auto"/>
          <w:highlight w:val="yellow"/>
        </w:rPr>
        <w:t>to pellet cells.</w:t>
      </w:r>
    </w:p>
    <w:p w14:paraId="4E7F00A1" w14:textId="77777777" w:rsidR="00530D15" w:rsidRPr="00270FC7" w:rsidRDefault="00530D15" w:rsidP="00270FC7">
      <w:pPr>
        <w:pStyle w:val="ListParagraph"/>
        <w:widowControl/>
        <w:ind w:left="0"/>
        <w:rPr>
          <w:color w:val="auto"/>
          <w:highlight w:val="yellow"/>
        </w:rPr>
      </w:pPr>
      <w:r w:rsidRPr="00270FC7">
        <w:rPr>
          <w:color w:val="auto"/>
          <w:highlight w:val="yellow"/>
        </w:rPr>
        <w:t xml:space="preserve"> </w:t>
      </w:r>
    </w:p>
    <w:p w14:paraId="7947ECB0" w14:textId="04ADDBF4" w:rsidR="00530D15" w:rsidRPr="00270FC7" w:rsidRDefault="00530D15" w:rsidP="00270FC7">
      <w:pPr>
        <w:pStyle w:val="ListParagraph"/>
        <w:widowControl/>
        <w:numPr>
          <w:ilvl w:val="2"/>
          <w:numId w:val="27"/>
        </w:numPr>
        <w:rPr>
          <w:color w:val="auto"/>
          <w:highlight w:val="yellow"/>
        </w:rPr>
      </w:pPr>
      <w:r w:rsidRPr="00270FC7">
        <w:rPr>
          <w:color w:val="auto"/>
          <w:highlight w:val="yellow"/>
        </w:rPr>
        <w:t xml:space="preserve">Remove the supernatant and resuspend cell pellet in </w:t>
      </w:r>
      <w:r w:rsidRPr="00270FC7">
        <w:rPr>
          <w:b/>
          <w:color w:val="auto"/>
          <w:highlight w:val="yellow"/>
        </w:rPr>
        <w:t>ice cold</w:t>
      </w:r>
      <w:r w:rsidRPr="00270FC7">
        <w:rPr>
          <w:color w:val="auto"/>
          <w:highlight w:val="yellow"/>
        </w:rPr>
        <w:t xml:space="preserve"> </w:t>
      </w:r>
      <w:r w:rsidR="00CD0BE5">
        <w:rPr>
          <w:color w:val="auto"/>
          <w:highlight w:val="yellow"/>
        </w:rPr>
        <w:t>b</w:t>
      </w:r>
      <w:r w:rsidRPr="00270FC7">
        <w:rPr>
          <w:color w:val="auto"/>
          <w:highlight w:val="yellow"/>
        </w:rPr>
        <w:t>uffer A at a final concentration of 2 × 10</w:t>
      </w:r>
      <w:r w:rsidRPr="00270FC7">
        <w:rPr>
          <w:color w:val="auto"/>
          <w:highlight w:val="yellow"/>
          <w:vertAlign w:val="superscript"/>
        </w:rPr>
        <w:t>7</w:t>
      </w:r>
      <w:r w:rsidRPr="00270FC7">
        <w:rPr>
          <w:color w:val="auto"/>
          <w:highlight w:val="yellow"/>
        </w:rPr>
        <w:t xml:space="preserve"> cells</w:t>
      </w:r>
      <w:r w:rsidR="00CD0BE5">
        <w:rPr>
          <w:color w:val="auto"/>
          <w:highlight w:val="yellow"/>
        </w:rPr>
        <w:t>/</w:t>
      </w:r>
      <w:proofErr w:type="spellStart"/>
      <w:r w:rsidR="00270FC7">
        <w:rPr>
          <w:color w:val="auto"/>
          <w:highlight w:val="yellow"/>
        </w:rPr>
        <w:t>mL</w:t>
      </w:r>
      <w:r w:rsidRPr="00270FC7">
        <w:rPr>
          <w:color w:val="auto"/>
          <w:highlight w:val="yellow"/>
        </w:rPr>
        <w:t>.</w:t>
      </w:r>
      <w:proofErr w:type="spellEnd"/>
      <w:r w:rsidRPr="00270FC7">
        <w:rPr>
          <w:color w:val="auto"/>
          <w:highlight w:val="yellow"/>
        </w:rPr>
        <w:t xml:space="preserve"> </w:t>
      </w:r>
    </w:p>
    <w:p w14:paraId="575011B9" w14:textId="77777777" w:rsidR="00530D15" w:rsidRPr="00270FC7" w:rsidRDefault="00530D15" w:rsidP="00270FC7">
      <w:pPr>
        <w:pStyle w:val="ListParagraph"/>
        <w:widowControl/>
        <w:ind w:left="0"/>
        <w:rPr>
          <w:b/>
          <w:color w:val="auto"/>
        </w:rPr>
      </w:pPr>
    </w:p>
    <w:p w14:paraId="35C4D4BA" w14:textId="2E5D5E07" w:rsidR="00530D15" w:rsidRPr="00CD0BE5" w:rsidRDefault="00CD0BE5" w:rsidP="00CD0BE5">
      <w:pPr>
        <w:pStyle w:val="ListParagraph"/>
        <w:widowControl/>
        <w:ind w:left="0"/>
        <w:rPr>
          <w:color w:val="auto"/>
        </w:rPr>
      </w:pPr>
      <w:r w:rsidRPr="00CD0BE5">
        <w:rPr>
          <w:color w:val="auto"/>
        </w:rPr>
        <w:t xml:space="preserve">NOTE: </w:t>
      </w:r>
      <w:r w:rsidR="00530D15" w:rsidRPr="00CD0BE5">
        <w:rPr>
          <w:color w:val="auto"/>
        </w:rPr>
        <w:t xml:space="preserve">All subsequent steps should be carried out at </w:t>
      </w:r>
      <w:r w:rsidR="00530D15" w:rsidRPr="00CD0BE5">
        <w:rPr>
          <w:b/>
          <w:color w:val="auto"/>
        </w:rPr>
        <w:t>4</w:t>
      </w:r>
      <w:r w:rsidR="00045791" w:rsidRPr="00CD0BE5">
        <w:rPr>
          <w:b/>
          <w:color w:val="auto"/>
        </w:rPr>
        <w:t xml:space="preserve"> </w:t>
      </w:r>
      <w:r w:rsidR="00530D15" w:rsidRPr="00CD0BE5">
        <w:rPr>
          <w:b/>
          <w:color w:val="auto"/>
        </w:rPr>
        <w:t>°C</w:t>
      </w:r>
      <w:r w:rsidR="00530D15" w:rsidRPr="00CD0BE5">
        <w:rPr>
          <w:color w:val="auto"/>
        </w:rPr>
        <w:t xml:space="preserve"> or on ice and all buffers should be </w:t>
      </w:r>
      <w:r w:rsidR="00530D15" w:rsidRPr="00CD0BE5">
        <w:rPr>
          <w:b/>
          <w:color w:val="auto"/>
        </w:rPr>
        <w:t>pre-chilled</w:t>
      </w:r>
      <w:r w:rsidR="00530D15" w:rsidRPr="00CD0BE5">
        <w:rPr>
          <w:color w:val="auto"/>
        </w:rPr>
        <w:t>.</w:t>
      </w:r>
    </w:p>
    <w:p w14:paraId="5B21BA56" w14:textId="77777777" w:rsidR="00530D15" w:rsidRPr="00270FC7" w:rsidRDefault="00530D15" w:rsidP="00270FC7">
      <w:pPr>
        <w:pStyle w:val="ListParagraph"/>
        <w:widowControl/>
        <w:ind w:left="0"/>
        <w:rPr>
          <w:b/>
          <w:color w:val="auto"/>
        </w:rPr>
      </w:pPr>
    </w:p>
    <w:p w14:paraId="37F65C1F" w14:textId="77777777" w:rsidR="00530D15" w:rsidRPr="00270FC7" w:rsidRDefault="00530D15" w:rsidP="00270FC7">
      <w:pPr>
        <w:pStyle w:val="ListParagraph"/>
        <w:widowControl/>
        <w:numPr>
          <w:ilvl w:val="0"/>
          <w:numId w:val="27"/>
        </w:numPr>
        <w:rPr>
          <w:b/>
          <w:color w:val="auto"/>
        </w:rPr>
      </w:pPr>
      <w:r w:rsidRPr="00CD0BE5">
        <w:rPr>
          <w:b/>
          <w:color w:val="auto"/>
          <w:highlight w:val="yellow"/>
        </w:rPr>
        <w:t>Cytosolic Protein Isolation</w:t>
      </w:r>
    </w:p>
    <w:p w14:paraId="0138D3CD" w14:textId="77777777" w:rsidR="00530D15" w:rsidRPr="00270FC7" w:rsidRDefault="00530D15" w:rsidP="00270FC7">
      <w:pPr>
        <w:pStyle w:val="ListParagraph"/>
        <w:widowControl/>
        <w:ind w:left="0"/>
        <w:rPr>
          <w:color w:val="808080" w:themeColor="background1" w:themeShade="80"/>
        </w:rPr>
      </w:pPr>
    </w:p>
    <w:p w14:paraId="7C221E56" w14:textId="77777777" w:rsidR="00530D15" w:rsidRPr="00270FC7" w:rsidRDefault="00530D15" w:rsidP="00270FC7">
      <w:pPr>
        <w:pStyle w:val="ListParagraph"/>
        <w:widowControl/>
        <w:numPr>
          <w:ilvl w:val="1"/>
          <w:numId w:val="27"/>
        </w:numPr>
        <w:rPr>
          <w:color w:val="auto"/>
        </w:rPr>
      </w:pPr>
      <w:r w:rsidRPr="00270FC7">
        <w:rPr>
          <w:color w:val="auto"/>
        </w:rPr>
        <w:t>Extract cytosolic proteins by incubation with the detergent digitonin.</w:t>
      </w:r>
    </w:p>
    <w:p w14:paraId="43F2B24B" w14:textId="77777777" w:rsidR="00530D15" w:rsidRPr="00270FC7" w:rsidRDefault="00530D15" w:rsidP="00270FC7">
      <w:pPr>
        <w:pStyle w:val="ListParagraph"/>
        <w:widowControl/>
        <w:ind w:left="0"/>
        <w:rPr>
          <w:color w:val="auto"/>
          <w:highlight w:val="yellow"/>
        </w:rPr>
      </w:pPr>
    </w:p>
    <w:p w14:paraId="54DA1B03" w14:textId="5A946195" w:rsidR="0060381F" w:rsidRPr="00270FC7" w:rsidRDefault="00D33DAD" w:rsidP="00270FC7">
      <w:pPr>
        <w:pStyle w:val="ListParagraph"/>
        <w:widowControl/>
        <w:numPr>
          <w:ilvl w:val="2"/>
          <w:numId w:val="27"/>
        </w:numPr>
        <w:rPr>
          <w:color w:val="808080" w:themeColor="background1" w:themeShade="80"/>
          <w:highlight w:val="yellow"/>
        </w:rPr>
      </w:pPr>
      <w:r w:rsidRPr="00270FC7">
        <w:rPr>
          <w:color w:val="auto"/>
          <w:highlight w:val="yellow"/>
        </w:rPr>
        <w:t>Immediately prior to resuspension of cells (</w:t>
      </w:r>
      <w:r w:rsidR="00CD0BE5">
        <w:rPr>
          <w:color w:val="auto"/>
          <w:highlight w:val="yellow"/>
        </w:rPr>
        <w:t>s</w:t>
      </w:r>
      <w:r w:rsidRPr="00270FC7">
        <w:rPr>
          <w:color w:val="auto"/>
          <w:highlight w:val="yellow"/>
        </w:rPr>
        <w:t>tep 3.1.3) a</w:t>
      </w:r>
      <w:r w:rsidR="0060381F" w:rsidRPr="00270FC7">
        <w:rPr>
          <w:color w:val="auto"/>
          <w:highlight w:val="yellow"/>
        </w:rPr>
        <w:t xml:space="preserve">dd </w:t>
      </w:r>
      <w:r w:rsidR="00C03DB7" w:rsidRPr="00270FC7">
        <w:rPr>
          <w:color w:val="auto"/>
          <w:highlight w:val="yellow"/>
        </w:rPr>
        <w:t xml:space="preserve">10 </w:t>
      </w:r>
      <w:r w:rsidR="00270FC7">
        <w:rPr>
          <w:color w:val="auto"/>
          <w:highlight w:val="yellow"/>
        </w:rPr>
        <w:t>µL</w:t>
      </w:r>
      <w:r w:rsidR="00CD0BE5">
        <w:rPr>
          <w:color w:val="auto"/>
          <w:highlight w:val="yellow"/>
        </w:rPr>
        <w:t xml:space="preserve"> of</w:t>
      </w:r>
      <w:r w:rsidR="00C03DB7" w:rsidRPr="00270FC7">
        <w:rPr>
          <w:color w:val="auto"/>
          <w:highlight w:val="yellow"/>
        </w:rPr>
        <w:t xml:space="preserve"> stock </w:t>
      </w:r>
      <w:r w:rsidR="0060381F" w:rsidRPr="00270FC7">
        <w:rPr>
          <w:color w:val="auto"/>
          <w:highlight w:val="yellow"/>
        </w:rPr>
        <w:t>PMSF</w:t>
      </w:r>
      <w:r w:rsidR="00C03DB7" w:rsidRPr="00270FC7">
        <w:rPr>
          <w:color w:val="auto"/>
          <w:highlight w:val="yellow"/>
        </w:rPr>
        <w:t xml:space="preserve"> (100 mM), 10 </w:t>
      </w:r>
      <w:r w:rsidR="00270FC7">
        <w:rPr>
          <w:color w:val="auto"/>
          <w:highlight w:val="yellow"/>
        </w:rPr>
        <w:t>µL</w:t>
      </w:r>
      <w:r w:rsidR="00CD0BE5">
        <w:rPr>
          <w:color w:val="auto"/>
          <w:highlight w:val="yellow"/>
        </w:rPr>
        <w:t xml:space="preserve"> of</w:t>
      </w:r>
      <w:r w:rsidR="00C03DB7" w:rsidRPr="00270FC7">
        <w:rPr>
          <w:color w:val="auto"/>
          <w:highlight w:val="yellow"/>
        </w:rPr>
        <w:t xml:space="preserve"> </w:t>
      </w:r>
      <w:r w:rsidR="00CD0BE5">
        <w:rPr>
          <w:color w:val="auto"/>
          <w:highlight w:val="yellow"/>
        </w:rPr>
        <w:t>p</w:t>
      </w:r>
      <w:r w:rsidR="00C03DB7" w:rsidRPr="00270FC7">
        <w:rPr>
          <w:color w:val="auto"/>
          <w:highlight w:val="yellow"/>
        </w:rPr>
        <w:t>rotease Inhibitor (100</w:t>
      </w:r>
      <w:r w:rsidR="00CD0BE5">
        <w:rPr>
          <w:color w:val="auto"/>
          <w:highlight w:val="yellow"/>
        </w:rPr>
        <w:t>×</w:t>
      </w:r>
      <w:r w:rsidR="00C03DB7" w:rsidRPr="00270FC7">
        <w:rPr>
          <w:color w:val="auto"/>
          <w:highlight w:val="yellow"/>
        </w:rPr>
        <w:t xml:space="preserve">), 2 </w:t>
      </w:r>
      <w:r w:rsidR="00270FC7">
        <w:rPr>
          <w:color w:val="auto"/>
          <w:highlight w:val="yellow"/>
        </w:rPr>
        <w:t>µL</w:t>
      </w:r>
      <w:r w:rsidR="00C03DB7" w:rsidRPr="00270FC7">
        <w:rPr>
          <w:color w:val="auto"/>
          <w:highlight w:val="yellow"/>
        </w:rPr>
        <w:t xml:space="preserve"> </w:t>
      </w:r>
      <w:r w:rsidR="00CD0BE5">
        <w:rPr>
          <w:color w:val="auto"/>
          <w:highlight w:val="yellow"/>
        </w:rPr>
        <w:t xml:space="preserve">of </w:t>
      </w:r>
      <w:r w:rsidR="00C03DB7" w:rsidRPr="00270FC7">
        <w:rPr>
          <w:color w:val="auto"/>
          <w:highlight w:val="yellow"/>
        </w:rPr>
        <w:t xml:space="preserve">stock SOV (500 mM) and 100 </w:t>
      </w:r>
      <w:r w:rsidR="00270FC7">
        <w:rPr>
          <w:color w:val="auto"/>
          <w:highlight w:val="yellow"/>
        </w:rPr>
        <w:t>µL</w:t>
      </w:r>
      <w:r w:rsidR="00C03DB7" w:rsidRPr="00270FC7">
        <w:rPr>
          <w:color w:val="auto"/>
          <w:highlight w:val="yellow"/>
        </w:rPr>
        <w:t xml:space="preserve"> </w:t>
      </w:r>
      <w:r w:rsidR="00CD0BE5">
        <w:rPr>
          <w:color w:val="auto"/>
          <w:highlight w:val="yellow"/>
        </w:rPr>
        <w:t xml:space="preserve">of </w:t>
      </w:r>
      <w:r w:rsidR="00C03DB7" w:rsidRPr="00270FC7">
        <w:rPr>
          <w:color w:val="auto"/>
          <w:highlight w:val="yellow"/>
        </w:rPr>
        <w:t xml:space="preserve">stock </w:t>
      </w:r>
      <w:r w:rsidR="00D037DA" w:rsidRPr="00270FC7">
        <w:rPr>
          <w:color w:val="auto"/>
          <w:highlight w:val="yellow"/>
        </w:rPr>
        <w:t>d</w:t>
      </w:r>
      <w:r w:rsidR="00C03DB7" w:rsidRPr="00270FC7">
        <w:rPr>
          <w:color w:val="auto"/>
          <w:highlight w:val="yellow"/>
        </w:rPr>
        <w:t>igitonin (250 µg/</w:t>
      </w:r>
      <w:r w:rsidR="00270FC7">
        <w:rPr>
          <w:color w:val="auto"/>
          <w:highlight w:val="yellow"/>
        </w:rPr>
        <w:t>mL</w:t>
      </w:r>
      <w:r w:rsidR="00C03DB7" w:rsidRPr="00270FC7">
        <w:rPr>
          <w:color w:val="auto"/>
          <w:highlight w:val="yellow"/>
        </w:rPr>
        <w:t xml:space="preserve">) to 878 </w:t>
      </w:r>
      <w:r w:rsidR="00270FC7">
        <w:rPr>
          <w:color w:val="auto"/>
          <w:highlight w:val="yellow"/>
        </w:rPr>
        <w:t>µL</w:t>
      </w:r>
      <w:r w:rsidR="00CD0BE5">
        <w:rPr>
          <w:color w:val="auto"/>
          <w:highlight w:val="yellow"/>
        </w:rPr>
        <w:t xml:space="preserve"> of</w:t>
      </w:r>
      <w:r w:rsidR="00D037DA" w:rsidRPr="00270FC7">
        <w:rPr>
          <w:color w:val="auto"/>
          <w:highlight w:val="yellow"/>
        </w:rPr>
        <w:t xml:space="preserve"> </w:t>
      </w:r>
      <w:r w:rsidR="00CD0BE5">
        <w:rPr>
          <w:color w:val="auto"/>
          <w:highlight w:val="yellow"/>
        </w:rPr>
        <w:t>b</w:t>
      </w:r>
      <w:r w:rsidR="00C03DB7" w:rsidRPr="00270FC7">
        <w:rPr>
          <w:color w:val="auto"/>
          <w:highlight w:val="yellow"/>
        </w:rPr>
        <w:t xml:space="preserve">uffer A </w:t>
      </w:r>
      <w:r w:rsidR="00C03DB7" w:rsidRPr="00BF7F75">
        <w:rPr>
          <w:color w:val="auto"/>
        </w:rPr>
        <w:t>(final</w:t>
      </w:r>
      <w:r w:rsidR="00C03DB7" w:rsidRPr="00CD0BE5">
        <w:rPr>
          <w:color w:val="auto"/>
        </w:rPr>
        <w:t xml:space="preserve"> concentrations </w:t>
      </w:r>
      <w:r w:rsidR="00CD0BE5" w:rsidRPr="00CD0BE5">
        <w:rPr>
          <w:color w:val="auto"/>
        </w:rPr>
        <w:t xml:space="preserve">are </w:t>
      </w:r>
      <w:r w:rsidR="00C03DB7" w:rsidRPr="00CD0BE5">
        <w:rPr>
          <w:color w:val="auto"/>
        </w:rPr>
        <w:t>1 mM PMSF, 1</w:t>
      </w:r>
      <w:r w:rsidR="00CD0BE5" w:rsidRPr="00CD0BE5">
        <w:rPr>
          <w:color w:val="auto"/>
        </w:rPr>
        <w:t>×</w:t>
      </w:r>
      <w:r w:rsidR="00C03DB7" w:rsidRPr="00CD0BE5">
        <w:rPr>
          <w:color w:val="auto"/>
        </w:rPr>
        <w:t xml:space="preserve"> Protease</w:t>
      </w:r>
      <w:r w:rsidR="00C03DB7" w:rsidRPr="00CD0BE5">
        <w:rPr>
          <w:b/>
          <w:color w:val="auto"/>
        </w:rPr>
        <w:t xml:space="preserve"> </w:t>
      </w:r>
      <w:r w:rsidR="00C03DB7" w:rsidRPr="00CD0BE5">
        <w:rPr>
          <w:color w:val="auto"/>
        </w:rPr>
        <w:t>Inhibitor, 1 mM</w:t>
      </w:r>
      <w:r w:rsidR="00C03DB7" w:rsidRPr="00CD0BE5">
        <w:rPr>
          <w:b/>
          <w:color w:val="auto"/>
        </w:rPr>
        <w:t xml:space="preserve"> </w:t>
      </w:r>
      <w:r w:rsidR="00C03DB7" w:rsidRPr="00CD0BE5">
        <w:rPr>
          <w:color w:val="auto"/>
        </w:rPr>
        <w:t>SOV and 25 µg/</w:t>
      </w:r>
      <w:r w:rsidR="00270FC7" w:rsidRPr="00CD0BE5">
        <w:rPr>
          <w:color w:val="auto"/>
        </w:rPr>
        <w:t>mL</w:t>
      </w:r>
      <w:r w:rsidR="00C03DB7" w:rsidRPr="00CD0BE5">
        <w:rPr>
          <w:color w:val="auto"/>
        </w:rPr>
        <w:t xml:space="preserve"> </w:t>
      </w:r>
      <w:r w:rsidR="00CD0BE5" w:rsidRPr="00CD0BE5">
        <w:rPr>
          <w:color w:val="auto"/>
        </w:rPr>
        <w:t>d</w:t>
      </w:r>
      <w:r w:rsidR="00C03DB7" w:rsidRPr="00CD0BE5">
        <w:rPr>
          <w:color w:val="auto"/>
        </w:rPr>
        <w:t>igitonin</w:t>
      </w:r>
      <w:r w:rsidR="00CD0BE5">
        <w:rPr>
          <w:color w:val="auto"/>
        </w:rPr>
        <w:t>; a</w:t>
      </w:r>
      <w:r w:rsidR="00CD0BE5" w:rsidRPr="00CD0BE5">
        <w:rPr>
          <w:color w:val="auto"/>
        </w:rPr>
        <w:t>d</w:t>
      </w:r>
      <w:r w:rsidR="00D037DA" w:rsidRPr="00CD0BE5">
        <w:rPr>
          <w:color w:val="auto"/>
        </w:rPr>
        <w:t xml:space="preserve">just </w:t>
      </w:r>
      <w:r w:rsidR="00CD0BE5" w:rsidRPr="00CD0BE5">
        <w:rPr>
          <w:color w:val="auto"/>
        </w:rPr>
        <w:t xml:space="preserve">the </w:t>
      </w:r>
      <w:r w:rsidR="00D037DA" w:rsidRPr="00CD0BE5">
        <w:rPr>
          <w:color w:val="auto"/>
        </w:rPr>
        <w:t xml:space="preserve">final volume </w:t>
      </w:r>
      <w:r w:rsidR="00CD0BE5" w:rsidRPr="00CD0BE5">
        <w:rPr>
          <w:color w:val="auto"/>
        </w:rPr>
        <w:t xml:space="preserve">as per the </w:t>
      </w:r>
      <w:r w:rsidR="00D037DA" w:rsidRPr="00CD0BE5">
        <w:rPr>
          <w:color w:val="auto"/>
        </w:rPr>
        <w:t>number of cells being used</w:t>
      </w:r>
      <w:r w:rsidR="00CD0BE5">
        <w:rPr>
          <w:color w:val="auto"/>
        </w:rPr>
        <w:t xml:space="preserve">). </w:t>
      </w:r>
      <w:r w:rsidR="00CD0BE5">
        <w:rPr>
          <w:color w:val="auto"/>
          <w:highlight w:val="yellow"/>
        </w:rPr>
        <w:t>K</w:t>
      </w:r>
      <w:r w:rsidR="00C03DB7" w:rsidRPr="00270FC7">
        <w:rPr>
          <w:color w:val="auto"/>
          <w:highlight w:val="yellow"/>
        </w:rPr>
        <w:t>eep</w:t>
      </w:r>
      <w:r w:rsidR="00CD0BE5">
        <w:rPr>
          <w:color w:val="auto"/>
          <w:highlight w:val="yellow"/>
        </w:rPr>
        <w:t xml:space="preserve"> the</w:t>
      </w:r>
      <w:r w:rsidRPr="00270FC7">
        <w:rPr>
          <w:color w:val="auto"/>
          <w:highlight w:val="yellow"/>
        </w:rPr>
        <w:t xml:space="preserve"> solution</w:t>
      </w:r>
      <w:r w:rsidR="00C03DB7" w:rsidRPr="00270FC7">
        <w:rPr>
          <w:color w:val="auto"/>
          <w:highlight w:val="yellow"/>
        </w:rPr>
        <w:t xml:space="preserve"> on </w:t>
      </w:r>
      <w:r w:rsidR="00C03DB7" w:rsidRPr="00270FC7">
        <w:rPr>
          <w:b/>
          <w:color w:val="auto"/>
          <w:highlight w:val="yellow"/>
        </w:rPr>
        <w:t>ice</w:t>
      </w:r>
      <w:r w:rsidR="00C03DB7" w:rsidRPr="00270FC7">
        <w:rPr>
          <w:color w:val="auto"/>
          <w:highlight w:val="yellow"/>
        </w:rPr>
        <w:t xml:space="preserve"> until addition to cell pellet.</w:t>
      </w:r>
    </w:p>
    <w:p w14:paraId="2EDACD50" w14:textId="77777777" w:rsidR="00C03DB7" w:rsidRPr="00270FC7" w:rsidRDefault="00C03DB7" w:rsidP="00270FC7">
      <w:pPr>
        <w:pStyle w:val="ListParagraph"/>
        <w:widowControl/>
        <w:ind w:left="0"/>
        <w:rPr>
          <w:color w:val="808080" w:themeColor="background1" w:themeShade="80"/>
          <w:highlight w:val="yellow"/>
        </w:rPr>
      </w:pPr>
    </w:p>
    <w:p w14:paraId="09CF9669" w14:textId="67146D54" w:rsidR="0060381F" w:rsidRPr="00270FC7" w:rsidRDefault="00530D15" w:rsidP="00270FC7">
      <w:pPr>
        <w:pStyle w:val="ListParagraph"/>
        <w:widowControl/>
        <w:numPr>
          <w:ilvl w:val="2"/>
          <w:numId w:val="27"/>
        </w:numPr>
        <w:rPr>
          <w:color w:val="808080" w:themeColor="background1" w:themeShade="80"/>
          <w:highlight w:val="yellow"/>
        </w:rPr>
      </w:pPr>
      <w:r w:rsidRPr="00270FC7">
        <w:rPr>
          <w:color w:val="auto"/>
          <w:highlight w:val="yellow"/>
        </w:rPr>
        <w:t xml:space="preserve">Centrifuge </w:t>
      </w:r>
      <w:r w:rsidR="00CD0BE5">
        <w:rPr>
          <w:color w:val="auto"/>
          <w:highlight w:val="yellow"/>
        </w:rPr>
        <w:t xml:space="preserve">the </w:t>
      </w:r>
      <w:r w:rsidRPr="00270FC7">
        <w:rPr>
          <w:color w:val="auto"/>
          <w:highlight w:val="yellow"/>
        </w:rPr>
        <w:t>cell suspension</w:t>
      </w:r>
      <w:r w:rsidR="0082523E" w:rsidRPr="00270FC7">
        <w:rPr>
          <w:color w:val="auto"/>
          <w:highlight w:val="yellow"/>
        </w:rPr>
        <w:t xml:space="preserve"> at 400 × g for 10 </w:t>
      </w:r>
      <w:r w:rsidR="00CD0BE5">
        <w:rPr>
          <w:color w:val="auto"/>
          <w:highlight w:val="yellow"/>
        </w:rPr>
        <w:t>min</w:t>
      </w:r>
      <w:r w:rsidRPr="00270FC7">
        <w:rPr>
          <w:color w:val="auto"/>
          <w:highlight w:val="yellow"/>
        </w:rPr>
        <w:t xml:space="preserve"> and remove the supernatant.</w:t>
      </w:r>
    </w:p>
    <w:p w14:paraId="5AF8BD40" w14:textId="77777777" w:rsidR="00530D15" w:rsidRPr="00270FC7" w:rsidRDefault="00530D15" w:rsidP="00270FC7">
      <w:pPr>
        <w:pStyle w:val="ListParagraph"/>
        <w:widowControl/>
        <w:ind w:left="0"/>
        <w:rPr>
          <w:color w:val="808080" w:themeColor="background1" w:themeShade="80"/>
          <w:highlight w:val="yellow"/>
        </w:rPr>
      </w:pPr>
    </w:p>
    <w:p w14:paraId="13811F56" w14:textId="34A60A1B" w:rsidR="00530D15" w:rsidRPr="00270FC7" w:rsidRDefault="00530D15" w:rsidP="00270FC7">
      <w:pPr>
        <w:pStyle w:val="ListParagraph"/>
        <w:widowControl/>
        <w:numPr>
          <w:ilvl w:val="2"/>
          <w:numId w:val="27"/>
        </w:numPr>
        <w:rPr>
          <w:color w:val="808080" w:themeColor="background1" w:themeShade="80"/>
          <w:highlight w:val="yellow"/>
        </w:rPr>
      </w:pPr>
      <w:r w:rsidRPr="00270FC7">
        <w:rPr>
          <w:color w:val="auto"/>
          <w:highlight w:val="yellow"/>
        </w:rPr>
        <w:t xml:space="preserve">Resuspend the cell pellet in </w:t>
      </w:r>
      <w:r w:rsidR="00CD0BE5">
        <w:rPr>
          <w:color w:val="auto"/>
          <w:highlight w:val="yellow"/>
        </w:rPr>
        <w:t>b</w:t>
      </w:r>
      <w:r w:rsidRPr="00270FC7">
        <w:rPr>
          <w:color w:val="auto"/>
          <w:highlight w:val="yellow"/>
        </w:rPr>
        <w:t xml:space="preserve">uffer A </w:t>
      </w:r>
      <w:r w:rsidR="00D33DAD" w:rsidRPr="00270FC7">
        <w:rPr>
          <w:color w:val="auto"/>
          <w:highlight w:val="yellow"/>
        </w:rPr>
        <w:t xml:space="preserve">solution </w:t>
      </w:r>
      <w:r w:rsidRPr="00270FC7">
        <w:rPr>
          <w:color w:val="auto"/>
          <w:highlight w:val="yellow"/>
        </w:rPr>
        <w:t xml:space="preserve">containing </w:t>
      </w:r>
      <w:r w:rsidR="00D037DA" w:rsidRPr="00270FC7">
        <w:rPr>
          <w:color w:val="auto"/>
          <w:highlight w:val="yellow"/>
        </w:rPr>
        <w:t>inhibitors and digitonin</w:t>
      </w:r>
      <w:r w:rsidR="00D33DAD" w:rsidRPr="00270FC7">
        <w:rPr>
          <w:color w:val="auto"/>
          <w:highlight w:val="yellow"/>
        </w:rPr>
        <w:t xml:space="preserve"> </w:t>
      </w:r>
      <w:r w:rsidR="00CD0BE5">
        <w:rPr>
          <w:color w:val="auto"/>
          <w:highlight w:val="yellow"/>
        </w:rPr>
        <w:t>(</w:t>
      </w:r>
      <w:r w:rsidR="00D33DAD" w:rsidRPr="00270FC7">
        <w:rPr>
          <w:color w:val="auto"/>
          <w:highlight w:val="yellow"/>
        </w:rPr>
        <w:t>prepared in step 3.1.1</w:t>
      </w:r>
      <w:r w:rsidR="00D037DA" w:rsidRPr="00270FC7">
        <w:rPr>
          <w:color w:val="auto"/>
          <w:highlight w:val="yellow"/>
        </w:rPr>
        <w:t xml:space="preserve">) </w:t>
      </w:r>
      <w:r w:rsidRPr="00270FC7">
        <w:rPr>
          <w:highlight w:val="yellow"/>
        </w:rPr>
        <w:t>at a final concentration of 2 × 10</w:t>
      </w:r>
      <w:r w:rsidRPr="00270FC7">
        <w:rPr>
          <w:highlight w:val="yellow"/>
          <w:vertAlign w:val="superscript"/>
        </w:rPr>
        <w:t xml:space="preserve">7 </w:t>
      </w:r>
      <w:r w:rsidRPr="00270FC7">
        <w:rPr>
          <w:highlight w:val="yellow"/>
        </w:rPr>
        <w:t>cells</w:t>
      </w:r>
      <w:r w:rsidR="00CD0BE5">
        <w:rPr>
          <w:highlight w:val="yellow"/>
        </w:rPr>
        <w:t>/</w:t>
      </w:r>
      <w:r w:rsidR="00270FC7">
        <w:rPr>
          <w:highlight w:val="yellow"/>
        </w:rPr>
        <w:t>mL</w:t>
      </w:r>
      <w:r w:rsidRPr="00270FC7">
        <w:rPr>
          <w:color w:val="auto"/>
          <w:highlight w:val="yellow"/>
        </w:rPr>
        <w:t>, pipette gently to break up clumps.</w:t>
      </w:r>
    </w:p>
    <w:p w14:paraId="5B9BECF9" w14:textId="77777777" w:rsidR="00530D15" w:rsidRPr="00270FC7" w:rsidRDefault="00530D15" w:rsidP="00270FC7">
      <w:pPr>
        <w:pStyle w:val="ListParagraph"/>
        <w:widowControl/>
        <w:ind w:left="0"/>
        <w:rPr>
          <w:color w:val="auto"/>
          <w:highlight w:val="yellow"/>
        </w:rPr>
      </w:pPr>
    </w:p>
    <w:p w14:paraId="07DEF848" w14:textId="1BF405C9" w:rsidR="00530D15" w:rsidRPr="00270FC7" w:rsidRDefault="00530D15" w:rsidP="00270FC7">
      <w:pPr>
        <w:pStyle w:val="ListParagraph"/>
        <w:widowControl/>
        <w:numPr>
          <w:ilvl w:val="2"/>
          <w:numId w:val="27"/>
        </w:numPr>
        <w:rPr>
          <w:color w:val="808080" w:themeColor="background1" w:themeShade="80"/>
          <w:highlight w:val="yellow"/>
        </w:rPr>
      </w:pPr>
      <w:r w:rsidRPr="00270FC7">
        <w:rPr>
          <w:color w:val="auto"/>
          <w:highlight w:val="yellow"/>
        </w:rPr>
        <w:t>I</w:t>
      </w:r>
      <w:r w:rsidRPr="00270FC7">
        <w:rPr>
          <w:highlight w:val="yellow"/>
        </w:rPr>
        <w:t xml:space="preserve">ncubate </w:t>
      </w:r>
      <w:r w:rsidR="0033311E">
        <w:rPr>
          <w:highlight w:val="yellow"/>
        </w:rPr>
        <w:t xml:space="preserve">the </w:t>
      </w:r>
      <w:r w:rsidRPr="00270FC7">
        <w:rPr>
          <w:highlight w:val="yellow"/>
        </w:rPr>
        <w:t xml:space="preserve">cell suspension on an end-over-end rotator at </w:t>
      </w:r>
      <w:r w:rsidRPr="00270FC7">
        <w:rPr>
          <w:color w:val="auto"/>
          <w:highlight w:val="yellow"/>
        </w:rPr>
        <w:t>4</w:t>
      </w:r>
      <w:r w:rsidR="003F3333" w:rsidRPr="00270FC7">
        <w:rPr>
          <w:color w:val="auto"/>
          <w:highlight w:val="yellow"/>
        </w:rPr>
        <w:t xml:space="preserve"> </w:t>
      </w:r>
      <w:r w:rsidRPr="00270FC7">
        <w:rPr>
          <w:color w:val="auto"/>
          <w:highlight w:val="yellow"/>
        </w:rPr>
        <w:t>°C</w:t>
      </w:r>
      <w:r w:rsidR="00312510" w:rsidRPr="00270FC7">
        <w:rPr>
          <w:highlight w:val="yellow"/>
        </w:rPr>
        <w:t xml:space="preserve"> for 20 min</w:t>
      </w:r>
      <w:r w:rsidRPr="00270FC7">
        <w:rPr>
          <w:highlight w:val="yellow"/>
        </w:rPr>
        <w:t>.</w:t>
      </w:r>
    </w:p>
    <w:p w14:paraId="0FE7A43F" w14:textId="77777777" w:rsidR="00530D15" w:rsidRPr="00270FC7" w:rsidRDefault="00530D15" w:rsidP="00270FC7">
      <w:pPr>
        <w:pStyle w:val="ListParagraph"/>
        <w:widowControl/>
        <w:ind w:left="0"/>
        <w:rPr>
          <w:color w:val="808080" w:themeColor="background1" w:themeShade="80"/>
          <w:highlight w:val="yellow"/>
        </w:rPr>
      </w:pPr>
    </w:p>
    <w:p w14:paraId="4494C04E" w14:textId="30A4A1B4" w:rsidR="00530D15" w:rsidRPr="00270FC7" w:rsidRDefault="00530D15" w:rsidP="00270FC7">
      <w:pPr>
        <w:pStyle w:val="ListParagraph"/>
        <w:widowControl/>
        <w:numPr>
          <w:ilvl w:val="2"/>
          <w:numId w:val="27"/>
        </w:numPr>
        <w:rPr>
          <w:color w:val="808080" w:themeColor="background1" w:themeShade="80"/>
          <w:highlight w:val="yellow"/>
        </w:rPr>
      </w:pPr>
      <w:r w:rsidRPr="00270FC7">
        <w:rPr>
          <w:color w:val="auto"/>
          <w:highlight w:val="yellow"/>
        </w:rPr>
        <w:t xml:space="preserve">Centrifuge </w:t>
      </w:r>
      <w:r w:rsidR="0033311E">
        <w:rPr>
          <w:color w:val="auto"/>
          <w:highlight w:val="yellow"/>
        </w:rPr>
        <w:t xml:space="preserve">the </w:t>
      </w:r>
      <w:r w:rsidRPr="00270FC7">
        <w:rPr>
          <w:color w:val="auto"/>
          <w:highlight w:val="yellow"/>
        </w:rPr>
        <w:t>cell suspension</w:t>
      </w:r>
      <w:r w:rsidR="0082523E" w:rsidRPr="00270FC7">
        <w:rPr>
          <w:color w:val="auto"/>
          <w:highlight w:val="yellow"/>
        </w:rPr>
        <w:t xml:space="preserve"> at 400 × g for 10 </w:t>
      </w:r>
      <w:r w:rsidR="00CD0BE5">
        <w:rPr>
          <w:color w:val="auto"/>
          <w:highlight w:val="yellow"/>
        </w:rPr>
        <w:t>min</w:t>
      </w:r>
      <w:r w:rsidR="0033311E">
        <w:rPr>
          <w:color w:val="auto"/>
          <w:highlight w:val="yellow"/>
        </w:rPr>
        <w:t>.</w:t>
      </w:r>
      <w:r w:rsidRPr="00270FC7">
        <w:rPr>
          <w:color w:val="808080" w:themeColor="background1" w:themeShade="80"/>
          <w:highlight w:val="yellow"/>
        </w:rPr>
        <w:t xml:space="preserve"> </w:t>
      </w:r>
      <w:r w:rsidR="0033311E">
        <w:rPr>
          <w:color w:val="auto"/>
          <w:highlight w:val="yellow"/>
        </w:rPr>
        <w:t>C</w:t>
      </w:r>
      <w:r w:rsidRPr="00270FC7">
        <w:rPr>
          <w:color w:val="auto"/>
          <w:highlight w:val="yellow"/>
        </w:rPr>
        <w:t>ollect</w:t>
      </w:r>
      <w:r w:rsidRPr="00270FC7">
        <w:rPr>
          <w:b/>
          <w:color w:val="auto"/>
          <w:highlight w:val="yellow"/>
        </w:rPr>
        <w:t xml:space="preserve"> </w:t>
      </w:r>
      <w:r w:rsidR="0033311E" w:rsidRPr="0033311E">
        <w:rPr>
          <w:color w:val="auto"/>
          <w:highlight w:val="yellow"/>
        </w:rPr>
        <w:t xml:space="preserve">the </w:t>
      </w:r>
      <w:r w:rsidRPr="00270FC7">
        <w:rPr>
          <w:color w:val="auto"/>
          <w:highlight w:val="yellow"/>
        </w:rPr>
        <w:t xml:space="preserve">supernatant and place </w:t>
      </w:r>
      <w:r w:rsidR="0033311E">
        <w:rPr>
          <w:color w:val="auto"/>
          <w:highlight w:val="yellow"/>
        </w:rPr>
        <w:t xml:space="preserve">it </w:t>
      </w:r>
      <w:r w:rsidRPr="00270FC7">
        <w:rPr>
          <w:color w:val="auto"/>
          <w:highlight w:val="yellow"/>
        </w:rPr>
        <w:t xml:space="preserve">in a clean centrifuge tube. </w:t>
      </w:r>
    </w:p>
    <w:p w14:paraId="19A24BC0" w14:textId="77777777" w:rsidR="00530D15" w:rsidRPr="00270FC7" w:rsidRDefault="00530D15" w:rsidP="00270FC7">
      <w:pPr>
        <w:pStyle w:val="ListParagraph"/>
        <w:widowControl/>
        <w:ind w:left="0"/>
        <w:rPr>
          <w:color w:val="808080" w:themeColor="background1" w:themeShade="80"/>
          <w:highlight w:val="yellow"/>
        </w:rPr>
      </w:pPr>
    </w:p>
    <w:p w14:paraId="2AB7880F" w14:textId="0F332EFB" w:rsidR="00312510" w:rsidRPr="00270FC7" w:rsidRDefault="00530D15" w:rsidP="00270FC7">
      <w:pPr>
        <w:pStyle w:val="ListParagraph"/>
        <w:widowControl/>
        <w:numPr>
          <w:ilvl w:val="2"/>
          <w:numId w:val="27"/>
        </w:numPr>
        <w:rPr>
          <w:color w:val="808080" w:themeColor="background1" w:themeShade="80"/>
          <w:highlight w:val="yellow"/>
        </w:rPr>
      </w:pPr>
      <w:r w:rsidRPr="00270FC7">
        <w:rPr>
          <w:color w:val="auto"/>
          <w:highlight w:val="yellow"/>
        </w:rPr>
        <w:t xml:space="preserve">Centrifuge </w:t>
      </w:r>
      <w:r w:rsidR="0033311E">
        <w:rPr>
          <w:color w:val="auto"/>
          <w:highlight w:val="yellow"/>
        </w:rPr>
        <w:t xml:space="preserve">the </w:t>
      </w:r>
      <w:r w:rsidRPr="00270FC7">
        <w:rPr>
          <w:color w:val="auto"/>
          <w:highlight w:val="yellow"/>
        </w:rPr>
        <w:t>collected supernatant at 18</w:t>
      </w:r>
      <w:r w:rsidR="0033311E">
        <w:rPr>
          <w:color w:val="auto"/>
          <w:highlight w:val="yellow"/>
        </w:rPr>
        <w:t>,000</w:t>
      </w:r>
      <w:r w:rsidRPr="00270FC7">
        <w:rPr>
          <w:color w:val="auto"/>
          <w:highlight w:val="yellow"/>
        </w:rPr>
        <w:t xml:space="preserve"> × g </w:t>
      </w:r>
      <w:r w:rsidR="00312510" w:rsidRPr="00270FC7">
        <w:rPr>
          <w:color w:val="auto"/>
          <w:highlight w:val="yellow"/>
        </w:rPr>
        <w:t>for 20 min</w:t>
      </w:r>
      <w:r w:rsidRPr="00270FC7">
        <w:rPr>
          <w:color w:val="auto"/>
          <w:highlight w:val="yellow"/>
        </w:rPr>
        <w:t xml:space="preserve"> to pellet cellular debris.</w:t>
      </w:r>
      <w:r w:rsidR="00312510" w:rsidRPr="00270FC7">
        <w:rPr>
          <w:color w:val="auto"/>
          <w:highlight w:val="yellow"/>
        </w:rPr>
        <w:t xml:space="preserve"> </w:t>
      </w:r>
    </w:p>
    <w:p w14:paraId="1AFCA736" w14:textId="77777777" w:rsidR="00312510" w:rsidRPr="00270FC7" w:rsidRDefault="00312510" w:rsidP="00270FC7">
      <w:pPr>
        <w:pStyle w:val="ListParagraph"/>
        <w:widowControl/>
        <w:ind w:left="0"/>
        <w:rPr>
          <w:color w:val="auto"/>
          <w:highlight w:val="yellow"/>
        </w:rPr>
      </w:pPr>
    </w:p>
    <w:p w14:paraId="0240CF4F" w14:textId="54EE72AA" w:rsidR="00530D15" w:rsidRPr="00270FC7" w:rsidRDefault="00312510" w:rsidP="00270FC7">
      <w:pPr>
        <w:pStyle w:val="ListParagraph"/>
        <w:widowControl/>
        <w:numPr>
          <w:ilvl w:val="2"/>
          <w:numId w:val="27"/>
        </w:numPr>
        <w:rPr>
          <w:color w:val="808080" w:themeColor="background1" w:themeShade="80"/>
          <w:highlight w:val="yellow"/>
        </w:rPr>
      </w:pPr>
      <w:r w:rsidRPr="00270FC7">
        <w:rPr>
          <w:color w:val="auto"/>
          <w:highlight w:val="yellow"/>
        </w:rPr>
        <w:t xml:space="preserve">Transfer </w:t>
      </w:r>
      <w:r w:rsidR="0033311E">
        <w:rPr>
          <w:color w:val="auto"/>
          <w:highlight w:val="yellow"/>
        </w:rPr>
        <w:t xml:space="preserve">the </w:t>
      </w:r>
      <w:r w:rsidRPr="00270FC7">
        <w:rPr>
          <w:color w:val="auto"/>
          <w:highlight w:val="yellow"/>
        </w:rPr>
        <w:t>supernatant to a clean centrifuge tube.</w:t>
      </w:r>
    </w:p>
    <w:p w14:paraId="0D5AAA3C" w14:textId="77777777" w:rsidR="00312510" w:rsidRPr="00270FC7" w:rsidRDefault="00312510" w:rsidP="00270FC7">
      <w:pPr>
        <w:pStyle w:val="ListParagraph"/>
        <w:widowControl/>
        <w:ind w:left="0"/>
        <w:rPr>
          <w:color w:val="auto"/>
          <w:highlight w:val="yellow"/>
        </w:rPr>
      </w:pPr>
    </w:p>
    <w:p w14:paraId="4A039F05" w14:textId="76D8C27C" w:rsidR="00312510" w:rsidRPr="00270FC7" w:rsidRDefault="00312510" w:rsidP="00270FC7">
      <w:pPr>
        <w:pStyle w:val="ListParagraph"/>
        <w:widowControl/>
        <w:numPr>
          <w:ilvl w:val="2"/>
          <w:numId w:val="27"/>
        </w:numPr>
        <w:rPr>
          <w:color w:val="auto"/>
          <w:highlight w:val="yellow"/>
        </w:rPr>
      </w:pPr>
      <w:r w:rsidRPr="00270FC7">
        <w:rPr>
          <w:color w:val="auto"/>
          <w:highlight w:val="yellow"/>
        </w:rPr>
        <w:t>Repeat steps 3.1.5 and 3.1.6 until no pellet is obtained following centrifugation.</w:t>
      </w:r>
    </w:p>
    <w:p w14:paraId="0B5DB2EA" w14:textId="77777777" w:rsidR="00530D15" w:rsidRPr="00270FC7" w:rsidRDefault="00530D15" w:rsidP="00270FC7">
      <w:pPr>
        <w:pStyle w:val="ListParagraph"/>
        <w:widowControl/>
        <w:ind w:left="0"/>
        <w:rPr>
          <w:color w:val="808080" w:themeColor="background1" w:themeShade="80"/>
          <w:highlight w:val="yellow"/>
        </w:rPr>
      </w:pPr>
    </w:p>
    <w:p w14:paraId="24A56ABE" w14:textId="47EE5B7E" w:rsidR="00530D15" w:rsidRPr="00270FC7" w:rsidRDefault="00530D15" w:rsidP="00270FC7">
      <w:pPr>
        <w:pStyle w:val="ListParagraph"/>
        <w:widowControl/>
        <w:numPr>
          <w:ilvl w:val="2"/>
          <w:numId w:val="27"/>
        </w:numPr>
        <w:rPr>
          <w:color w:val="auto"/>
          <w:highlight w:val="yellow"/>
        </w:rPr>
      </w:pPr>
      <w:r w:rsidRPr="00270FC7">
        <w:rPr>
          <w:color w:val="auto"/>
          <w:highlight w:val="yellow"/>
        </w:rPr>
        <w:t>Collect</w:t>
      </w:r>
      <w:r w:rsidR="0033311E">
        <w:rPr>
          <w:color w:val="auto"/>
          <w:highlight w:val="yellow"/>
        </w:rPr>
        <w:t xml:space="preserve"> the</w:t>
      </w:r>
      <w:r w:rsidRPr="00270FC7">
        <w:rPr>
          <w:color w:val="auto"/>
          <w:highlight w:val="yellow"/>
        </w:rPr>
        <w:t xml:space="preserve"> supernatant containing the </w:t>
      </w:r>
      <w:r w:rsidRPr="00270FC7">
        <w:rPr>
          <w:b/>
          <w:color w:val="auto"/>
          <w:highlight w:val="yellow"/>
        </w:rPr>
        <w:t xml:space="preserve">cytosolic proteins </w:t>
      </w:r>
      <w:r w:rsidRPr="00270FC7">
        <w:rPr>
          <w:color w:val="auto"/>
          <w:highlight w:val="yellow"/>
        </w:rPr>
        <w:t xml:space="preserve">and store </w:t>
      </w:r>
      <w:r w:rsidR="0033311E">
        <w:rPr>
          <w:color w:val="auto"/>
          <w:highlight w:val="yellow"/>
        </w:rPr>
        <w:t xml:space="preserve">it </w:t>
      </w:r>
      <w:r w:rsidRPr="00270FC7">
        <w:rPr>
          <w:color w:val="auto"/>
          <w:highlight w:val="yellow"/>
        </w:rPr>
        <w:t>at 4</w:t>
      </w:r>
      <w:r w:rsidR="003F3333" w:rsidRPr="00270FC7">
        <w:rPr>
          <w:color w:val="auto"/>
          <w:highlight w:val="yellow"/>
        </w:rPr>
        <w:t xml:space="preserve"> </w:t>
      </w:r>
      <w:r w:rsidRPr="00270FC7">
        <w:rPr>
          <w:color w:val="auto"/>
          <w:highlight w:val="yellow"/>
        </w:rPr>
        <w:t>°C (short term) or -20</w:t>
      </w:r>
      <w:r w:rsidR="003F3333" w:rsidRPr="00270FC7">
        <w:rPr>
          <w:color w:val="auto"/>
          <w:highlight w:val="yellow"/>
        </w:rPr>
        <w:t xml:space="preserve"> </w:t>
      </w:r>
      <w:r w:rsidRPr="00270FC7">
        <w:rPr>
          <w:color w:val="auto"/>
          <w:highlight w:val="yellow"/>
        </w:rPr>
        <w:t>°C (long term).</w:t>
      </w:r>
    </w:p>
    <w:p w14:paraId="78FCBA2D" w14:textId="77777777" w:rsidR="00530D15" w:rsidRPr="00270FC7" w:rsidRDefault="00530D15" w:rsidP="00270FC7">
      <w:pPr>
        <w:pStyle w:val="ListParagraph"/>
        <w:widowControl/>
        <w:ind w:left="0"/>
        <w:rPr>
          <w:color w:val="808080" w:themeColor="background1" w:themeShade="80"/>
          <w:highlight w:val="yellow"/>
        </w:rPr>
      </w:pPr>
    </w:p>
    <w:p w14:paraId="127F4607" w14:textId="77777777" w:rsidR="00530D15" w:rsidRPr="00270FC7" w:rsidRDefault="00530D15" w:rsidP="00270FC7">
      <w:pPr>
        <w:pStyle w:val="ListParagraph"/>
        <w:widowControl/>
        <w:numPr>
          <w:ilvl w:val="1"/>
          <w:numId w:val="27"/>
        </w:numPr>
        <w:rPr>
          <w:color w:val="auto"/>
        </w:rPr>
      </w:pPr>
      <w:r w:rsidRPr="00270FC7">
        <w:rPr>
          <w:color w:val="auto"/>
        </w:rPr>
        <w:t>Remove excess digitonin and cytosolic proteins by centrifugation.</w:t>
      </w:r>
    </w:p>
    <w:p w14:paraId="37AE252E" w14:textId="77777777" w:rsidR="00530D15" w:rsidRPr="00270FC7" w:rsidRDefault="00530D15" w:rsidP="00270FC7">
      <w:pPr>
        <w:pStyle w:val="ListParagraph"/>
        <w:widowControl/>
        <w:ind w:left="0"/>
        <w:rPr>
          <w:color w:val="auto"/>
          <w:highlight w:val="yellow"/>
        </w:rPr>
      </w:pPr>
    </w:p>
    <w:p w14:paraId="2ED516C0" w14:textId="774F3A94" w:rsidR="00530D15" w:rsidRPr="00270FC7" w:rsidRDefault="00530D15" w:rsidP="00270FC7">
      <w:pPr>
        <w:pStyle w:val="ListParagraph"/>
        <w:widowControl/>
        <w:numPr>
          <w:ilvl w:val="2"/>
          <w:numId w:val="27"/>
        </w:numPr>
        <w:rPr>
          <w:color w:val="808080" w:themeColor="background1" w:themeShade="80"/>
          <w:highlight w:val="yellow"/>
        </w:rPr>
      </w:pPr>
      <w:r w:rsidRPr="00270FC7">
        <w:rPr>
          <w:color w:val="auto"/>
          <w:highlight w:val="yellow"/>
        </w:rPr>
        <w:t xml:space="preserve">Resuspend </w:t>
      </w:r>
      <w:r w:rsidR="0033311E">
        <w:rPr>
          <w:color w:val="auto"/>
          <w:highlight w:val="yellow"/>
        </w:rPr>
        <w:t xml:space="preserve">the </w:t>
      </w:r>
      <w:r w:rsidR="00BD60B6" w:rsidRPr="00270FC7">
        <w:rPr>
          <w:color w:val="auto"/>
          <w:highlight w:val="yellow"/>
        </w:rPr>
        <w:t xml:space="preserve">digitonin-permeabilized </w:t>
      </w:r>
      <w:r w:rsidRPr="00270FC7">
        <w:rPr>
          <w:color w:val="auto"/>
          <w:highlight w:val="yellow"/>
        </w:rPr>
        <w:t>cell pellet (from step 3.1.</w:t>
      </w:r>
      <w:r w:rsidR="00EF4697" w:rsidRPr="00270FC7">
        <w:rPr>
          <w:color w:val="auto"/>
          <w:highlight w:val="yellow"/>
        </w:rPr>
        <w:t>5</w:t>
      </w:r>
      <w:r w:rsidRPr="00270FC7">
        <w:rPr>
          <w:color w:val="auto"/>
          <w:highlight w:val="yellow"/>
        </w:rPr>
        <w:t xml:space="preserve">) in </w:t>
      </w:r>
      <w:r w:rsidR="0033311E">
        <w:rPr>
          <w:color w:val="auto"/>
          <w:highlight w:val="yellow"/>
        </w:rPr>
        <w:t>b</w:t>
      </w:r>
      <w:r w:rsidRPr="00270FC7">
        <w:rPr>
          <w:color w:val="auto"/>
          <w:highlight w:val="yellow"/>
        </w:rPr>
        <w:t xml:space="preserve">uffer A </w:t>
      </w:r>
      <w:r w:rsidRPr="00270FC7">
        <w:rPr>
          <w:highlight w:val="yellow"/>
        </w:rPr>
        <w:t>at a final concentration of 4 × 10</w:t>
      </w:r>
      <w:r w:rsidRPr="00270FC7">
        <w:rPr>
          <w:highlight w:val="yellow"/>
          <w:vertAlign w:val="superscript"/>
        </w:rPr>
        <w:t xml:space="preserve">6 </w:t>
      </w:r>
      <w:r w:rsidRPr="00270FC7">
        <w:rPr>
          <w:highlight w:val="yellow"/>
        </w:rPr>
        <w:t>cells</w:t>
      </w:r>
      <w:r w:rsidR="0033311E">
        <w:rPr>
          <w:highlight w:val="yellow"/>
        </w:rPr>
        <w:t>/</w:t>
      </w:r>
      <w:r w:rsidR="00270FC7">
        <w:rPr>
          <w:highlight w:val="yellow"/>
        </w:rPr>
        <w:t>mL</w:t>
      </w:r>
      <w:r w:rsidR="0033311E">
        <w:rPr>
          <w:color w:val="auto"/>
          <w:highlight w:val="yellow"/>
        </w:rPr>
        <w:t xml:space="preserve"> and</w:t>
      </w:r>
      <w:r w:rsidRPr="00270FC7">
        <w:rPr>
          <w:color w:val="auto"/>
          <w:highlight w:val="yellow"/>
        </w:rPr>
        <w:t xml:space="preserve"> pipette gently to break up clumps.</w:t>
      </w:r>
    </w:p>
    <w:p w14:paraId="3FD690B4" w14:textId="77777777" w:rsidR="00530D15" w:rsidRPr="00270FC7" w:rsidRDefault="00530D15" w:rsidP="00270FC7">
      <w:pPr>
        <w:pStyle w:val="ListParagraph"/>
        <w:widowControl/>
        <w:ind w:left="0"/>
        <w:rPr>
          <w:color w:val="808080" w:themeColor="background1" w:themeShade="80"/>
          <w:highlight w:val="yellow"/>
        </w:rPr>
      </w:pPr>
    </w:p>
    <w:p w14:paraId="75D40876" w14:textId="77777777" w:rsidR="0033311E" w:rsidRPr="0033311E" w:rsidRDefault="00530D15" w:rsidP="00270FC7">
      <w:pPr>
        <w:pStyle w:val="ListParagraph"/>
        <w:widowControl/>
        <w:numPr>
          <w:ilvl w:val="2"/>
          <w:numId w:val="27"/>
        </w:numPr>
        <w:rPr>
          <w:color w:val="808080" w:themeColor="background1" w:themeShade="80"/>
          <w:highlight w:val="yellow"/>
        </w:rPr>
      </w:pPr>
      <w:r w:rsidRPr="00270FC7">
        <w:rPr>
          <w:color w:val="auto"/>
          <w:highlight w:val="yellow"/>
        </w:rPr>
        <w:t xml:space="preserve">Centrifuge </w:t>
      </w:r>
      <w:r w:rsidR="0033311E">
        <w:rPr>
          <w:color w:val="auto"/>
          <w:highlight w:val="yellow"/>
        </w:rPr>
        <w:t xml:space="preserve">the </w:t>
      </w:r>
      <w:r w:rsidR="00EF4697" w:rsidRPr="00270FC7">
        <w:rPr>
          <w:color w:val="auto"/>
          <w:highlight w:val="yellow"/>
        </w:rPr>
        <w:t xml:space="preserve">digitonin-permeabilized </w:t>
      </w:r>
      <w:r w:rsidRPr="00270FC7">
        <w:rPr>
          <w:color w:val="auto"/>
          <w:highlight w:val="yellow"/>
        </w:rPr>
        <w:t xml:space="preserve">cell suspension </w:t>
      </w:r>
      <w:r w:rsidR="0082523E" w:rsidRPr="00270FC7">
        <w:rPr>
          <w:color w:val="auto"/>
          <w:highlight w:val="yellow"/>
        </w:rPr>
        <w:t xml:space="preserve">at 400 × g for 10 </w:t>
      </w:r>
      <w:r w:rsidR="00CD0BE5">
        <w:rPr>
          <w:color w:val="auto"/>
          <w:highlight w:val="yellow"/>
        </w:rPr>
        <w:t>min</w:t>
      </w:r>
      <w:r w:rsidR="0082523E" w:rsidRPr="00270FC7">
        <w:rPr>
          <w:color w:val="auto"/>
          <w:highlight w:val="yellow"/>
        </w:rPr>
        <w:t xml:space="preserve"> </w:t>
      </w:r>
      <w:r w:rsidRPr="00270FC7">
        <w:rPr>
          <w:color w:val="auto"/>
          <w:highlight w:val="yellow"/>
        </w:rPr>
        <w:t>and remove the supernatant</w:t>
      </w:r>
      <w:r w:rsidR="0033311E">
        <w:rPr>
          <w:color w:val="auto"/>
          <w:highlight w:val="yellow"/>
        </w:rPr>
        <w:t xml:space="preserve">. </w:t>
      </w:r>
    </w:p>
    <w:p w14:paraId="1446168F" w14:textId="77777777" w:rsidR="0033311E" w:rsidRPr="0033311E" w:rsidRDefault="0033311E" w:rsidP="0033311E">
      <w:pPr>
        <w:pStyle w:val="ListParagraph"/>
        <w:widowControl/>
        <w:ind w:left="0"/>
        <w:rPr>
          <w:color w:val="808080" w:themeColor="background1" w:themeShade="80"/>
        </w:rPr>
      </w:pPr>
    </w:p>
    <w:p w14:paraId="257A11C6" w14:textId="07AB3B55" w:rsidR="00530D15" w:rsidRPr="00270FC7" w:rsidRDefault="0033311E" w:rsidP="0033311E">
      <w:pPr>
        <w:pStyle w:val="ListParagraph"/>
        <w:widowControl/>
        <w:ind w:left="0"/>
        <w:rPr>
          <w:color w:val="808080" w:themeColor="background1" w:themeShade="80"/>
          <w:highlight w:val="yellow"/>
        </w:rPr>
      </w:pPr>
      <w:r w:rsidRPr="0033311E">
        <w:rPr>
          <w:color w:val="auto"/>
        </w:rPr>
        <w:t>NOTE: R</w:t>
      </w:r>
      <w:r w:rsidR="00D037DA" w:rsidRPr="0033311E">
        <w:rPr>
          <w:color w:val="auto"/>
        </w:rPr>
        <w:t xml:space="preserve">epeated washes in </w:t>
      </w:r>
      <w:r w:rsidRPr="0033311E">
        <w:rPr>
          <w:color w:val="auto"/>
        </w:rPr>
        <w:t>b</w:t>
      </w:r>
      <w:r w:rsidR="00D037DA" w:rsidRPr="0033311E">
        <w:rPr>
          <w:color w:val="auto"/>
        </w:rPr>
        <w:t>uffer A can be performed to remove excess cytosolic contaminants</w:t>
      </w:r>
      <w:r w:rsidR="00530D15" w:rsidRPr="0033311E">
        <w:rPr>
          <w:color w:val="auto"/>
        </w:rPr>
        <w:t>.</w:t>
      </w:r>
    </w:p>
    <w:p w14:paraId="57089E3D" w14:textId="77777777" w:rsidR="00530D15" w:rsidRPr="00270FC7" w:rsidRDefault="00530D15" w:rsidP="00270FC7">
      <w:pPr>
        <w:pStyle w:val="ListParagraph"/>
        <w:widowControl/>
        <w:ind w:left="0"/>
        <w:rPr>
          <w:color w:val="auto"/>
        </w:rPr>
      </w:pPr>
    </w:p>
    <w:p w14:paraId="00AB64AD" w14:textId="77777777" w:rsidR="00530D15" w:rsidRPr="00270FC7" w:rsidRDefault="00530D15" w:rsidP="00270FC7">
      <w:pPr>
        <w:pStyle w:val="ListParagraph"/>
        <w:widowControl/>
        <w:numPr>
          <w:ilvl w:val="0"/>
          <w:numId w:val="27"/>
        </w:numPr>
        <w:rPr>
          <w:b/>
          <w:color w:val="auto"/>
        </w:rPr>
      </w:pPr>
      <w:r w:rsidRPr="0033311E">
        <w:rPr>
          <w:b/>
          <w:color w:val="auto"/>
          <w:highlight w:val="yellow"/>
        </w:rPr>
        <w:t>Cell Homogenization</w:t>
      </w:r>
    </w:p>
    <w:p w14:paraId="4A420482" w14:textId="77777777" w:rsidR="00530D15" w:rsidRPr="00270FC7" w:rsidRDefault="00530D15" w:rsidP="00270FC7">
      <w:pPr>
        <w:pStyle w:val="ListParagraph"/>
        <w:widowControl/>
        <w:ind w:left="0"/>
        <w:rPr>
          <w:color w:val="auto"/>
        </w:rPr>
      </w:pPr>
    </w:p>
    <w:p w14:paraId="61B3C9E4" w14:textId="2F6B0755" w:rsidR="00530D15" w:rsidRPr="00270FC7" w:rsidRDefault="00530D15" w:rsidP="00270FC7">
      <w:pPr>
        <w:pStyle w:val="ListParagraph"/>
        <w:widowControl/>
        <w:numPr>
          <w:ilvl w:val="1"/>
          <w:numId w:val="27"/>
        </w:numPr>
        <w:rPr>
          <w:color w:val="auto"/>
        </w:rPr>
      </w:pPr>
      <w:r w:rsidRPr="00270FC7">
        <w:rPr>
          <w:color w:val="auto"/>
        </w:rPr>
        <w:t>Incubate</w:t>
      </w:r>
      <w:r w:rsidR="0033311E">
        <w:rPr>
          <w:color w:val="auto"/>
        </w:rPr>
        <w:t xml:space="preserve"> the</w:t>
      </w:r>
      <w:r w:rsidRPr="00270FC7">
        <w:rPr>
          <w:color w:val="auto"/>
        </w:rPr>
        <w:t xml:space="preserve"> cells on ice in </w:t>
      </w:r>
      <w:r w:rsidR="0033311E">
        <w:rPr>
          <w:color w:val="auto"/>
        </w:rPr>
        <w:t>l</w:t>
      </w:r>
      <w:r w:rsidRPr="00270FC7">
        <w:rPr>
          <w:color w:val="auto"/>
        </w:rPr>
        <w:t xml:space="preserve">ysis </w:t>
      </w:r>
      <w:r w:rsidR="0033311E">
        <w:rPr>
          <w:color w:val="auto"/>
        </w:rPr>
        <w:t>b</w:t>
      </w:r>
      <w:r w:rsidRPr="00270FC7">
        <w:rPr>
          <w:color w:val="auto"/>
        </w:rPr>
        <w:t>uffer B and lyse</w:t>
      </w:r>
      <w:r w:rsidR="00D037DA" w:rsidRPr="00270FC7">
        <w:rPr>
          <w:color w:val="auto"/>
        </w:rPr>
        <w:t xml:space="preserve"> them</w:t>
      </w:r>
      <w:r w:rsidRPr="00270FC7">
        <w:rPr>
          <w:color w:val="auto"/>
        </w:rPr>
        <w:t xml:space="preserve"> </w:t>
      </w:r>
      <w:r w:rsidR="00D037DA" w:rsidRPr="00270FC7">
        <w:rPr>
          <w:color w:val="auto"/>
        </w:rPr>
        <w:t>by mechanical means</w:t>
      </w:r>
      <w:r w:rsidRPr="00270FC7">
        <w:rPr>
          <w:color w:val="auto"/>
        </w:rPr>
        <w:t>.</w:t>
      </w:r>
    </w:p>
    <w:p w14:paraId="49550CE4" w14:textId="77777777" w:rsidR="00530D15" w:rsidRPr="00270FC7" w:rsidRDefault="00530D15" w:rsidP="00270FC7">
      <w:pPr>
        <w:pStyle w:val="ListParagraph"/>
        <w:widowControl/>
        <w:ind w:left="0"/>
        <w:rPr>
          <w:color w:val="auto"/>
          <w:highlight w:val="yellow"/>
        </w:rPr>
      </w:pPr>
    </w:p>
    <w:p w14:paraId="7674AB0C" w14:textId="68CF0ABE" w:rsidR="00D33DAD" w:rsidRPr="00270FC7" w:rsidRDefault="00D33DAD" w:rsidP="00270FC7">
      <w:pPr>
        <w:pStyle w:val="ListParagraph"/>
        <w:widowControl/>
        <w:numPr>
          <w:ilvl w:val="2"/>
          <w:numId w:val="27"/>
        </w:numPr>
        <w:rPr>
          <w:color w:val="808080" w:themeColor="background1" w:themeShade="80"/>
          <w:highlight w:val="yellow"/>
        </w:rPr>
      </w:pPr>
      <w:r w:rsidRPr="00270FC7">
        <w:rPr>
          <w:color w:val="auto"/>
          <w:highlight w:val="yellow"/>
        </w:rPr>
        <w:t>Immediately prior to resuspension of cells (</w:t>
      </w:r>
      <w:r w:rsidR="0033311E">
        <w:rPr>
          <w:color w:val="auto"/>
          <w:highlight w:val="yellow"/>
        </w:rPr>
        <w:t>s</w:t>
      </w:r>
      <w:r w:rsidRPr="00270FC7">
        <w:rPr>
          <w:color w:val="auto"/>
          <w:highlight w:val="yellow"/>
        </w:rPr>
        <w:t xml:space="preserve">tep 4.1.2) add 10 </w:t>
      </w:r>
      <w:r w:rsidR="00270FC7">
        <w:rPr>
          <w:color w:val="auto"/>
          <w:highlight w:val="yellow"/>
        </w:rPr>
        <w:t>µL</w:t>
      </w:r>
      <w:r w:rsidRPr="00270FC7">
        <w:rPr>
          <w:color w:val="auto"/>
          <w:highlight w:val="yellow"/>
        </w:rPr>
        <w:t xml:space="preserve"> </w:t>
      </w:r>
      <w:r w:rsidR="00240D36">
        <w:rPr>
          <w:color w:val="auto"/>
          <w:highlight w:val="yellow"/>
        </w:rPr>
        <w:t xml:space="preserve">of </w:t>
      </w:r>
      <w:r w:rsidRPr="00270FC7">
        <w:rPr>
          <w:color w:val="auto"/>
          <w:highlight w:val="yellow"/>
        </w:rPr>
        <w:t xml:space="preserve">stock PMSF (100 mM) and 2 </w:t>
      </w:r>
      <w:r w:rsidR="00270FC7">
        <w:rPr>
          <w:color w:val="auto"/>
          <w:highlight w:val="yellow"/>
        </w:rPr>
        <w:t>µL</w:t>
      </w:r>
      <w:r w:rsidRPr="00270FC7">
        <w:rPr>
          <w:color w:val="auto"/>
          <w:highlight w:val="yellow"/>
        </w:rPr>
        <w:t xml:space="preserve"> </w:t>
      </w:r>
      <w:r w:rsidR="00240D36">
        <w:rPr>
          <w:color w:val="auto"/>
          <w:highlight w:val="yellow"/>
        </w:rPr>
        <w:t xml:space="preserve">of </w:t>
      </w:r>
      <w:r w:rsidRPr="00270FC7">
        <w:rPr>
          <w:color w:val="auto"/>
          <w:highlight w:val="yellow"/>
        </w:rPr>
        <w:t xml:space="preserve">stock SOV (500 mM) to 988 </w:t>
      </w:r>
      <w:r w:rsidR="00270FC7">
        <w:rPr>
          <w:color w:val="auto"/>
          <w:highlight w:val="yellow"/>
        </w:rPr>
        <w:t>µL</w:t>
      </w:r>
      <w:r w:rsidRPr="00270FC7">
        <w:rPr>
          <w:color w:val="auto"/>
          <w:highlight w:val="yellow"/>
        </w:rPr>
        <w:t xml:space="preserve"> </w:t>
      </w:r>
      <w:r w:rsidR="00240D36">
        <w:rPr>
          <w:color w:val="auto"/>
          <w:highlight w:val="yellow"/>
        </w:rPr>
        <w:t>of l</w:t>
      </w:r>
      <w:r w:rsidRPr="00270FC7">
        <w:rPr>
          <w:color w:val="auto"/>
          <w:highlight w:val="yellow"/>
        </w:rPr>
        <w:t xml:space="preserve">ysis </w:t>
      </w:r>
      <w:r w:rsidR="00240D36">
        <w:rPr>
          <w:color w:val="auto"/>
          <w:highlight w:val="yellow"/>
        </w:rPr>
        <w:t>b</w:t>
      </w:r>
      <w:r w:rsidRPr="00270FC7">
        <w:rPr>
          <w:color w:val="auto"/>
          <w:highlight w:val="yellow"/>
        </w:rPr>
        <w:t>uffer B (</w:t>
      </w:r>
      <w:r w:rsidRPr="00240D36">
        <w:rPr>
          <w:color w:val="auto"/>
        </w:rPr>
        <w:t>final concentration</w:t>
      </w:r>
      <w:r w:rsidR="00240D36" w:rsidRPr="00240D36">
        <w:rPr>
          <w:color w:val="auto"/>
        </w:rPr>
        <w:t xml:space="preserve">s are </w:t>
      </w:r>
      <w:r w:rsidRPr="00240D36">
        <w:rPr>
          <w:color w:val="auto"/>
        </w:rPr>
        <w:t>1 mM PMSF and 1 mM</w:t>
      </w:r>
      <w:r w:rsidRPr="00240D36">
        <w:rPr>
          <w:b/>
          <w:color w:val="auto"/>
        </w:rPr>
        <w:t xml:space="preserve"> </w:t>
      </w:r>
      <w:r w:rsidRPr="00240D36">
        <w:rPr>
          <w:color w:val="auto"/>
        </w:rPr>
        <w:t>SOV; adjust final volume to accommodate number of cells being lysed</w:t>
      </w:r>
      <w:r w:rsidRPr="00270FC7">
        <w:rPr>
          <w:color w:val="auto"/>
          <w:highlight w:val="yellow"/>
        </w:rPr>
        <w:t xml:space="preserve">) and keep solution on </w:t>
      </w:r>
      <w:r w:rsidRPr="00270FC7">
        <w:rPr>
          <w:b/>
          <w:color w:val="auto"/>
          <w:highlight w:val="yellow"/>
        </w:rPr>
        <w:t>ice</w:t>
      </w:r>
      <w:r w:rsidRPr="00270FC7">
        <w:rPr>
          <w:color w:val="auto"/>
          <w:highlight w:val="yellow"/>
        </w:rPr>
        <w:t xml:space="preserve"> until addition to cell pellet.</w:t>
      </w:r>
    </w:p>
    <w:p w14:paraId="0CC9458F" w14:textId="77777777" w:rsidR="00D33DAD" w:rsidRPr="00270FC7" w:rsidRDefault="00D33DAD" w:rsidP="00270FC7">
      <w:pPr>
        <w:pStyle w:val="ListParagraph"/>
        <w:widowControl/>
        <w:ind w:left="0"/>
        <w:rPr>
          <w:color w:val="808080" w:themeColor="background1" w:themeShade="80"/>
          <w:highlight w:val="yellow"/>
        </w:rPr>
      </w:pPr>
    </w:p>
    <w:p w14:paraId="5EDC513B" w14:textId="65538808" w:rsidR="00530D15" w:rsidRPr="00270FC7" w:rsidRDefault="00530D15" w:rsidP="00270FC7">
      <w:pPr>
        <w:pStyle w:val="ListParagraph"/>
        <w:widowControl/>
        <w:numPr>
          <w:ilvl w:val="2"/>
          <w:numId w:val="27"/>
        </w:numPr>
        <w:rPr>
          <w:color w:val="auto"/>
          <w:highlight w:val="yellow"/>
        </w:rPr>
      </w:pPr>
      <w:r w:rsidRPr="00270FC7">
        <w:rPr>
          <w:color w:val="auto"/>
          <w:highlight w:val="yellow"/>
        </w:rPr>
        <w:t>Resuspend</w:t>
      </w:r>
      <w:r w:rsidR="00240D36">
        <w:rPr>
          <w:color w:val="auto"/>
          <w:highlight w:val="yellow"/>
        </w:rPr>
        <w:t xml:space="preserve"> the</w:t>
      </w:r>
      <w:r w:rsidRPr="00270FC7">
        <w:rPr>
          <w:color w:val="auto"/>
          <w:highlight w:val="yellow"/>
        </w:rPr>
        <w:t xml:space="preserve"> cell pellet</w:t>
      </w:r>
      <w:r w:rsidRPr="00270FC7">
        <w:rPr>
          <w:highlight w:val="yellow"/>
        </w:rPr>
        <w:t xml:space="preserve"> </w:t>
      </w:r>
      <w:r w:rsidRPr="00270FC7">
        <w:rPr>
          <w:color w:val="auto"/>
          <w:highlight w:val="yellow"/>
        </w:rPr>
        <w:t xml:space="preserve">(from step 3.2.2) </w:t>
      </w:r>
      <w:r w:rsidR="00D33DAD" w:rsidRPr="00270FC7">
        <w:rPr>
          <w:highlight w:val="yellow"/>
        </w:rPr>
        <w:t xml:space="preserve">in </w:t>
      </w:r>
      <w:r w:rsidR="00D33DAD" w:rsidRPr="00270FC7">
        <w:rPr>
          <w:b/>
          <w:highlight w:val="yellow"/>
        </w:rPr>
        <w:t>ice cold</w:t>
      </w:r>
      <w:r w:rsidR="00D33DAD" w:rsidRPr="00270FC7">
        <w:rPr>
          <w:highlight w:val="yellow"/>
        </w:rPr>
        <w:t xml:space="preserve"> </w:t>
      </w:r>
      <w:r w:rsidR="00240D36">
        <w:rPr>
          <w:highlight w:val="yellow"/>
        </w:rPr>
        <w:t>l</w:t>
      </w:r>
      <w:r w:rsidR="00D33DAD" w:rsidRPr="00270FC7">
        <w:rPr>
          <w:highlight w:val="yellow"/>
        </w:rPr>
        <w:t xml:space="preserve">ysis </w:t>
      </w:r>
      <w:r w:rsidR="00240D36">
        <w:rPr>
          <w:highlight w:val="yellow"/>
        </w:rPr>
        <w:t>b</w:t>
      </w:r>
      <w:r w:rsidR="00D33DAD" w:rsidRPr="00270FC7">
        <w:rPr>
          <w:highlight w:val="yellow"/>
        </w:rPr>
        <w:t xml:space="preserve">uffer B solution containing PMSF and SOV </w:t>
      </w:r>
      <w:r w:rsidR="00240D36">
        <w:rPr>
          <w:highlight w:val="yellow"/>
        </w:rPr>
        <w:t>(</w:t>
      </w:r>
      <w:r w:rsidR="00D33DAD" w:rsidRPr="00270FC7">
        <w:rPr>
          <w:highlight w:val="yellow"/>
        </w:rPr>
        <w:t xml:space="preserve">prepared in step 4.1.1) </w:t>
      </w:r>
      <w:r w:rsidRPr="00270FC7">
        <w:rPr>
          <w:highlight w:val="yellow"/>
        </w:rPr>
        <w:t>at a final concentration of 4 × 10</w:t>
      </w:r>
      <w:r w:rsidRPr="00270FC7">
        <w:rPr>
          <w:highlight w:val="yellow"/>
          <w:vertAlign w:val="superscript"/>
        </w:rPr>
        <w:t xml:space="preserve">6 </w:t>
      </w:r>
      <w:r w:rsidRPr="00270FC7">
        <w:rPr>
          <w:highlight w:val="yellow"/>
        </w:rPr>
        <w:t>cells</w:t>
      </w:r>
      <w:r w:rsidR="00240D36">
        <w:rPr>
          <w:highlight w:val="yellow"/>
        </w:rPr>
        <w:t>/</w:t>
      </w:r>
      <w:proofErr w:type="spellStart"/>
      <w:r w:rsidR="00270FC7">
        <w:rPr>
          <w:highlight w:val="yellow"/>
        </w:rPr>
        <w:t>mL</w:t>
      </w:r>
      <w:r w:rsidRPr="00270FC7">
        <w:rPr>
          <w:color w:val="auto"/>
          <w:highlight w:val="yellow"/>
        </w:rPr>
        <w:t>.</w:t>
      </w:r>
      <w:proofErr w:type="spellEnd"/>
      <w:r w:rsidRPr="00270FC7">
        <w:rPr>
          <w:color w:val="auto"/>
          <w:highlight w:val="yellow"/>
        </w:rPr>
        <w:t xml:space="preserve"> </w:t>
      </w:r>
    </w:p>
    <w:p w14:paraId="45252C6F" w14:textId="77777777" w:rsidR="00530D15" w:rsidRPr="00270FC7" w:rsidRDefault="00530D15" w:rsidP="00270FC7">
      <w:pPr>
        <w:pStyle w:val="ListParagraph"/>
        <w:widowControl/>
        <w:ind w:left="0"/>
        <w:rPr>
          <w:color w:val="auto"/>
          <w:highlight w:val="yellow"/>
        </w:rPr>
      </w:pPr>
    </w:p>
    <w:p w14:paraId="3E267CA9" w14:textId="4468C578" w:rsidR="00530D15" w:rsidRPr="00270FC7" w:rsidRDefault="00530D15" w:rsidP="00270FC7">
      <w:pPr>
        <w:pStyle w:val="ListParagraph"/>
        <w:widowControl/>
        <w:numPr>
          <w:ilvl w:val="2"/>
          <w:numId w:val="27"/>
        </w:numPr>
        <w:rPr>
          <w:color w:val="auto"/>
          <w:highlight w:val="yellow"/>
        </w:rPr>
      </w:pPr>
      <w:r w:rsidRPr="00270FC7">
        <w:rPr>
          <w:color w:val="auto"/>
          <w:highlight w:val="yellow"/>
        </w:rPr>
        <w:t xml:space="preserve">Incubate </w:t>
      </w:r>
      <w:r w:rsidR="00240D36">
        <w:rPr>
          <w:color w:val="auto"/>
          <w:highlight w:val="yellow"/>
        </w:rPr>
        <w:t xml:space="preserve">the </w:t>
      </w:r>
      <w:r w:rsidRPr="00270FC7">
        <w:rPr>
          <w:color w:val="auto"/>
          <w:highlight w:val="yellow"/>
        </w:rPr>
        <w:t xml:space="preserve">cell </w:t>
      </w:r>
      <w:r w:rsidR="00312510" w:rsidRPr="00270FC7">
        <w:rPr>
          <w:color w:val="auto"/>
          <w:highlight w:val="yellow"/>
        </w:rPr>
        <w:t>suspension on ice for 30 min</w:t>
      </w:r>
      <w:r w:rsidRPr="00270FC7">
        <w:rPr>
          <w:color w:val="auto"/>
          <w:highlight w:val="yellow"/>
        </w:rPr>
        <w:t xml:space="preserve">. </w:t>
      </w:r>
    </w:p>
    <w:p w14:paraId="65892D2B" w14:textId="77777777" w:rsidR="00530D15" w:rsidRPr="00270FC7" w:rsidRDefault="00530D15" w:rsidP="00270FC7">
      <w:pPr>
        <w:pStyle w:val="ListParagraph"/>
        <w:widowControl/>
        <w:ind w:left="0"/>
        <w:rPr>
          <w:color w:val="auto"/>
          <w:highlight w:val="yellow"/>
        </w:rPr>
      </w:pPr>
    </w:p>
    <w:p w14:paraId="7B65B5A4" w14:textId="77777777" w:rsidR="00240D36" w:rsidRDefault="00530D15" w:rsidP="00270FC7">
      <w:pPr>
        <w:pStyle w:val="ListParagraph"/>
        <w:widowControl/>
        <w:numPr>
          <w:ilvl w:val="2"/>
          <w:numId w:val="27"/>
        </w:numPr>
        <w:rPr>
          <w:color w:val="auto"/>
          <w:highlight w:val="yellow"/>
        </w:rPr>
      </w:pPr>
      <w:r w:rsidRPr="00270FC7">
        <w:rPr>
          <w:color w:val="auto"/>
          <w:highlight w:val="yellow"/>
        </w:rPr>
        <w:t xml:space="preserve">Transfer </w:t>
      </w:r>
      <w:r w:rsidR="00240D36">
        <w:rPr>
          <w:color w:val="auto"/>
          <w:highlight w:val="yellow"/>
        </w:rPr>
        <w:t xml:space="preserve">the </w:t>
      </w:r>
      <w:r w:rsidRPr="00270FC7">
        <w:rPr>
          <w:color w:val="auto"/>
          <w:highlight w:val="yellow"/>
        </w:rPr>
        <w:t>cell suspension to a pre-chilled Dounce homogenizer (with a</w:t>
      </w:r>
      <w:r w:rsidR="00D33DAD" w:rsidRPr="00270FC7">
        <w:rPr>
          <w:color w:val="auto"/>
          <w:highlight w:val="yellow"/>
        </w:rPr>
        <w:t xml:space="preserve"> tight-fitting B pestle) on ice and p</w:t>
      </w:r>
      <w:r w:rsidRPr="00270FC7">
        <w:rPr>
          <w:color w:val="auto"/>
          <w:highlight w:val="yellow"/>
        </w:rPr>
        <w:t>erform 40 passes with the homogenizer pestle using slow, even strokes</w:t>
      </w:r>
      <w:r w:rsidR="00240D36">
        <w:rPr>
          <w:color w:val="auto"/>
          <w:highlight w:val="yellow"/>
        </w:rPr>
        <w:t>.</w:t>
      </w:r>
    </w:p>
    <w:p w14:paraId="00E8AEEF" w14:textId="77777777" w:rsidR="00240D36" w:rsidRDefault="00240D36" w:rsidP="00240D36">
      <w:pPr>
        <w:pStyle w:val="ListParagraph"/>
        <w:widowControl/>
        <w:ind w:left="0"/>
        <w:rPr>
          <w:color w:val="auto"/>
        </w:rPr>
      </w:pPr>
    </w:p>
    <w:p w14:paraId="7007C920" w14:textId="2A39F2C0" w:rsidR="00530D15" w:rsidRPr="00270FC7" w:rsidRDefault="00240D36" w:rsidP="00240D36">
      <w:pPr>
        <w:pStyle w:val="ListParagraph"/>
        <w:widowControl/>
        <w:ind w:left="0"/>
        <w:rPr>
          <w:color w:val="auto"/>
          <w:highlight w:val="yellow"/>
        </w:rPr>
      </w:pPr>
      <w:r>
        <w:rPr>
          <w:color w:val="auto"/>
        </w:rPr>
        <w:t xml:space="preserve">NOTE: Alternatively </w:t>
      </w:r>
      <w:r w:rsidR="002678B0" w:rsidRPr="00240D36">
        <w:rPr>
          <w:color w:val="auto"/>
        </w:rPr>
        <w:t xml:space="preserve">utilize </w:t>
      </w:r>
      <w:r w:rsidR="00E85544">
        <w:rPr>
          <w:color w:val="auto"/>
        </w:rPr>
        <w:t xml:space="preserve">other </w:t>
      </w:r>
      <w:r w:rsidR="002678B0" w:rsidRPr="00240D36">
        <w:rPr>
          <w:color w:val="auto"/>
        </w:rPr>
        <w:t>means of mechanical cell lysis as detailed in discussion</w:t>
      </w:r>
      <w:r>
        <w:rPr>
          <w:color w:val="auto"/>
        </w:rPr>
        <w:t xml:space="preserve"> section</w:t>
      </w:r>
      <w:r w:rsidR="00530D15" w:rsidRPr="00240D36">
        <w:rPr>
          <w:color w:val="auto"/>
        </w:rPr>
        <w:t>.</w:t>
      </w:r>
    </w:p>
    <w:p w14:paraId="75BBBA45" w14:textId="77777777" w:rsidR="00530D15" w:rsidRPr="00270FC7" w:rsidRDefault="00530D15" w:rsidP="00270FC7">
      <w:pPr>
        <w:pStyle w:val="ListParagraph"/>
        <w:widowControl/>
        <w:ind w:left="0"/>
        <w:rPr>
          <w:color w:val="auto"/>
          <w:highlight w:val="yellow"/>
        </w:rPr>
      </w:pPr>
    </w:p>
    <w:p w14:paraId="3DE5EDC4" w14:textId="474B2CDD" w:rsidR="00530D15" w:rsidRPr="00270FC7" w:rsidRDefault="00530D15" w:rsidP="00270FC7">
      <w:pPr>
        <w:pStyle w:val="ListParagraph"/>
        <w:widowControl/>
        <w:numPr>
          <w:ilvl w:val="2"/>
          <w:numId w:val="27"/>
        </w:numPr>
        <w:rPr>
          <w:color w:val="auto"/>
          <w:highlight w:val="yellow"/>
        </w:rPr>
      </w:pPr>
      <w:r w:rsidRPr="00270FC7">
        <w:rPr>
          <w:color w:val="auto"/>
          <w:highlight w:val="yellow"/>
        </w:rPr>
        <w:t>Collect</w:t>
      </w:r>
      <w:r w:rsidR="00240D36">
        <w:rPr>
          <w:color w:val="auto"/>
          <w:highlight w:val="yellow"/>
        </w:rPr>
        <w:t xml:space="preserve"> the</w:t>
      </w:r>
      <w:r w:rsidRPr="00270FC7">
        <w:rPr>
          <w:color w:val="auto"/>
          <w:highlight w:val="yellow"/>
        </w:rPr>
        <w:t xml:space="preserve"> homogenate and transfer </w:t>
      </w:r>
      <w:r w:rsidR="00240D36">
        <w:rPr>
          <w:color w:val="auto"/>
          <w:highlight w:val="yellow"/>
        </w:rPr>
        <w:t xml:space="preserve">it </w:t>
      </w:r>
      <w:r w:rsidRPr="00270FC7">
        <w:rPr>
          <w:color w:val="auto"/>
          <w:highlight w:val="yellow"/>
        </w:rPr>
        <w:t>to a clean centrifuge tube.</w:t>
      </w:r>
    </w:p>
    <w:p w14:paraId="38DF460E" w14:textId="77777777" w:rsidR="00530D15" w:rsidRPr="00270FC7" w:rsidRDefault="00530D15" w:rsidP="00270FC7">
      <w:pPr>
        <w:pStyle w:val="ListParagraph"/>
        <w:widowControl/>
        <w:ind w:left="0"/>
        <w:rPr>
          <w:color w:val="auto"/>
          <w:highlight w:val="yellow"/>
        </w:rPr>
      </w:pPr>
    </w:p>
    <w:p w14:paraId="688F565C" w14:textId="14A04040" w:rsidR="00530D15" w:rsidRPr="00270FC7" w:rsidRDefault="00530D15" w:rsidP="00270FC7">
      <w:pPr>
        <w:pStyle w:val="ListParagraph"/>
        <w:widowControl/>
        <w:numPr>
          <w:ilvl w:val="2"/>
          <w:numId w:val="27"/>
        </w:numPr>
        <w:rPr>
          <w:color w:val="auto"/>
          <w:highlight w:val="yellow"/>
        </w:rPr>
      </w:pPr>
      <w:r w:rsidRPr="00270FC7">
        <w:rPr>
          <w:color w:val="auto"/>
          <w:highlight w:val="yellow"/>
        </w:rPr>
        <w:t xml:space="preserve">Wash </w:t>
      </w:r>
      <w:r w:rsidR="00240D36">
        <w:rPr>
          <w:color w:val="auto"/>
          <w:highlight w:val="yellow"/>
        </w:rPr>
        <w:t xml:space="preserve">the </w:t>
      </w:r>
      <w:r w:rsidRPr="00270FC7">
        <w:rPr>
          <w:color w:val="auto"/>
          <w:highlight w:val="yellow"/>
        </w:rPr>
        <w:t>homogenizer pestle and tube with a small volume</w:t>
      </w:r>
      <w:r w:rsidR="0082523E" w:rsidRPr="00270FC7">
        <w:rPr>
          <w:color w:val="auto"/>
          <w:highlight w:val="yellow"/>
        </w:rPr>
        <w:t xml:space="preserve"> (1 to 2 </w:t>
      </w:r>
      <w:r w:rsidR="00270FC7">
        <w:rPr>
          <w:color w:val="auto"/>
          <w:highlight w:val="yellow"/>
        </w:rPr>
        <w:t>mL</w:t>
      </w:r>
      <w:r w:rsidR="0082523E" w:rsidRPr="00270FC7">
        <w:rPr>
          <w:color w:val="auto"/>
          <w:highlight w:val="yellow"/>
        </w:rPr>
        <w:t>)</w:t>
      </w:r>
      <w:r w:rsidRPr="00270FC7">
        <w:rPr>
          <w:color w:val="auto"/>
          <w:highlight w:val="yellow"/>
        </w:rPr>
        <w:t xml:space="preserve"> of </w:t>
      </w:r>
      <w:r w:rsidR="00240D36">
        <w:rPr>
          <w:color w:val="auto"/>
          <w:highlight w:val="yellow"/>
        </w:rPr>
        <w:t>l</w:t>
      </w:r>
      <w:r w:rsidRPr="00270FC7">
        <w:rPr>
          <w:color w:val="auto"/>
          <w:highlight w:val="yellow"/>
        </w:rPr>
        <w:t xml:space="preserve">ysis </w:t>
      </w:r>
      <w:r w:rsidR="00240D36">
        <w:rPr>
          <w:color w:val="auto"/>
          <w:highlight w:val="yellow"/>
        </w:rPr>
        <w:t>b</w:t>
      </w:r>
      <w:r w:rsidRPr="00270FC7">
        <w:rPr>
          <w:color w:val="auto"/>
          <w:highlight w:val="yellow"/>
        </w:rPr>
        <w:t xml:space="preserve">uffer B and add </w:t>
      </w:r>
      <w:r w:rsidR="00240D36">
        <w:rPr>
          <w:color w:val="auto"/>
          <w:highlight w:val="yellow"/>
        </w:rPr>
        <w:t xml:space="preserve">it </w:t>
      </w:r>
      <w:r w:rsidRPr="00270FC7">
        <w:rPr>
          <w:color w:val="auto"/>
          <w:highlight w:val="yellow"/>
        </w:rPr>
        <w:t xml:space="preserve">to </w:t>
      </w:r>
      <w:r w:rsidR="00240D36">
        <w:rPr>
          <w:color w:val="auto"/>
          <w:highlight w:val="yellow"/>
        </w:rPr>
        <w:t xml:space="preserve">the </w:t>
      </w:r>
      <w:r w:rsidRPr="00270FC7">
        <w:rPr>
          <w:color w:val="auto"/>
          <w:highlight w:val="yellow"/>
        </w:rPr>
        <w:t>homogenate.</w:t>
      </w:r>
    </w:p>
    <w:p w14:paraId="5DF0E801" w14:textId="77777777" w:rsidR="00530D15" w:rsidRPr="00270FC7" w:rsidRDefault="00530D15" w:rsidP="00270FC7">
      <w:pPr>
        <w:pStyle w:val="ListParagraph"/>
        <w:widowControl/>
        <w:ind w:left="0"/>
        <w:rPr>
          <w:color w:val="auto"/>
          <w:highlight w:val="yellow"/>
        </w:rPr>
      </w:pPr>
    </w:p>
    <w:p w14:paraId="7E014D5E" w14:textId="484D3AF4" w:rsidR="00530D15" w:rsidRPr="00270FC7" w:rsidRDefault="00530D15" w:rsidP="00270FC7">
      <w:pPr>
        <w:pStyle w:val="ListParagraph"/>
        <w:widowControl/>
        <w:numPr>
          <w:ilvl w:val="2"/>
          <w:numId w:val="27"/>
        </w:numPr>
        <w:rPr>
          <w:color w:val="auto"/>
          <w:highlight w:val="yellow"/>
        </w:rPr>
      </w:pPr>
      <w:r w:rsidRPr="00270FC7">
        <w:rPr>
          <w:color w:val="auto"/>
          <w:highlight w:val="yellow"/>
        </w:rPr>
        <w:t xml:space="preserve">Centrifuge </w:t>
      </w:r>
      <w:r w:rsidR="00E85544">
        <w:rPr>
          <w:color w:val="auto"/>
          <w:highlight w:val="yellow"/>
        </w:rPr>
        <w:t xml:space="preserve">the </w:t>
      </w:r>
      <w:r w:rsidRPr="00270FC7">
        <w:rPr>
          <w:color w:val="auto"/>
          <w:highlight w:val="yellow"/>
        </w:rPr>
        <w:t xml:space="preserve">homogenate at </w:t>
      </w:r>
      <w:r w:rsidRPr="00270FC7">
        <w:rPr>
          <w:highlight w:val="yellow"/>
        </w:rPr>
        <w:t>400 × g (or the minimum speed required to pelle</w:t>
      </w:r>
      <w:r w:rsidR="00312510" w:rsidRPr="00270FC7">
        <w:rPr>
          <w:highlight w:val="yellow"/>
        </w:rPr>
        <w:t>t unbroken cells) for 10 min</w:t>
      </w:r>
      <w:r w:rsidRPr="00270FC7">
        <w:rPr>
          <w:highlight w:val="yellow"/>
        </w:rPr>
        <w:t xml:space="preserve">. </w:t>
      </w:r>
    </w:p>
    <w:p w14:paraId="13021BA4" w14:textId="77777777" w:rsidR="00530D15" w:rsidRPr="00270FC7" w:rsidRDefault="00530D15" w:rsidP="00270FC7">
      <w:pPr>
        <w:pStyle w:val="ListParagraph"/>
        <w:widowControl/>
        <w:ind w:left="0"/>
        <w:rPr>
          <w:color w:val="auto"/>
          <w:highlight w:val="yellow"/>
        </w:rPr>
      </w:pPr>
    </w:p>
    <w:p w14:paraId="52EB2C3B" w14:textId="72D53909" w:rsidR="00530D15" w:rsidRPr="00270FC7" w:rsidRDefault="00530D15" w:rsidP="00270FC7">
      <w:pPr>
        <w:pStyle w:val="ListParagraph"/>
        <w:widowControl/>
        <w:numPr>
          <w:ilvl w:val="2"/>
          <w:numId w:val="27"/>
        </w:numPr>
        <w:rPr>
          <w:color w:val="auto"/>
          <w:highlight w:val="yellow"/>
        </w:rPr>
      </w:pPr>
      <w:r w:rsidRPr="00270FC7">
        <w:rPr>
          <w:color w:val="auto"/>
          <w:highlight w:val="yellow"/>
        </w:rPr>
        <w:t>Transfer the supernatant to a clean centrifuge tube</w:t>
      </w:r>
      <w:r w:rsidR="002678B0" w:rsidRPr="00270FC7">
        <w:rPr>
          <w:color w:val="auto"/>
          <w:highlight w:val="yellow"/>
        </w:rPr>
        <w:t>.</w:t>
      </w:r>
    </w:p>
    <w:p w14:paraId="230CC27B" w14:textId="77777777" w:rsidR="00530D15" w:rsidRPr="00270FC7" w:rsidRDefault="00530D15" w:rsidP="00270FC7">
      <w:pPr>
        <w:pStyle w:val="ListParagraph"/>
        <w:widowControl/>
        <w:ind w:left="0"/>
        <w:rPr>
          <w:color w:val="auto"/>
          <w:highlight w:val="yellow"/>
        </w:rPr>
      </w:pPr>
    </w:p>
    <w:p w14:paraId="3B8DA381" w14:textId="6D4116E1" w:rsidR="00530D15" w:rsidRPr="00270FC7" w:rsidRDefault="00530D15" w:rsidP="00270FC7">
      <w:pPr>
        <w:pStyle w:val="ListParagraph"/>
        <w:widowControl/>
        <w:ind w:left="0"/>
        <w:rPr>
          <w:color w:val="auto"/>
        </w:rPr>
      </w:pPr>
      <w:r w:rsidRPr="00270FC7">
        <w:rPr>
          <w:color w:val="auto"/>
        </w:rPr>
        <w:t xml:space="preserve">Note: </w:t>
      </w:r>
      <w:r w:rsidR="00E85544" w:rsidRPr="00E85544">
        <w:rPr>
          <w:color w:val="auto"/>
        </w:rPr>
        <w:t>If a significant pellet remains repeat steps 4.1.4 through 4.1.6 to increase the yield of fractions as detailed in the discussion section</w:t>
      </w:r>
      <w:r w:rsidR="00E85544">
        <w:rPr>
          <w:color w:val="auto"/>
        </w:rPr>
        <w:t xml:space="preserve">. </w:t>
      </w:r>
      <w:r w:rsidRPr="00270FC7">
        <w:rPr>
          <w:color w:val="auto"/>
        </w:rPr>
        <w:t>The protocol can be paused here</w:t>
      </w:r>
      <w:r w:rsidR="00E85544">
        <w:rPr>
          <w:color w:val="auto"/>
        </w:rPr>
        <w:t>,</w:t>
      </w:r>
      <w:r w:rsidRPr="00270FC7">
        <w:rPr>
          <w:color w:val="auto"/>
        </w:rPr>
        <w:t xml:space="preserve"> and the homogenate</w:t>
      </w:r>
      <w:r w:rsidR="00E85544">
        <w:rPr>
          <w:color w:val="auto"/>
        </w:rPr>
        <w:t xml:space="preserve"> </w:t>
      </w:r>
      <w:r w:rsidRPr="00270FC7">
        <w:rPr>
          <w:color w:val="auto"/>
        </w:rPr>
        <w:t>stored at 4</w:t>
      </w:r>
      <w:r w:rsidR="003F3333" w:rsidRPr="00270FC7">
        <w:rPr>
          <w:color w:val="auto"/>
        </w:rPr>
        <w:t xml:space="preserve"> </w:t>
      </w:r>
      <w:r w:rsidRPr="00270FC7">
        <w:rPr>
          <w:color w:val="auto"/>
        </w:rPr>
        <w:t>°C</w:t>
      </w:r>
      <w:r w:rsidR="00E85544">
        <w:rPr>
          <w:color w:val="auto"/>
        </w:rPr>
        <w:t xml:space="preserve"> for</w:t>
      </w:r>
      <w:r w:rsidR="00076398" w:rsidRPr="00270FC7">
        <w:rPr>
          <w:color w:val="auto"/>
        </w:rPr>
        <w:t xml:space="preserve"> short term (24 h)</w:t>
      </w:r>
      <w:r w:rsidR="00F1020F" w:rsidRPr="00270FC7">
        <w:rPr>
          <w:color w:val="auto"/>
        </w:rPr>
        <w:t>.</w:t>
      </w:r>
    </w:p>
    <w:p w14:paraId="43C655E4" w14:textId="77777777" w:rsidR="00530D15" w:rsidRPr="00270FC7" w:rsidRDefault="00530D15" w:rsidP="00270FC7">
      <w:pPr>
        <w:pStyle w:val="ListParagraph"/>
        <w:widowControl/>
        <w:ind w:left="0"/>
        <w:rPr>
          <w:color w:val="auto"/>
        </w:rPr>
      </w:pPr>
    </w:p>
    <w:p w14:paraId="2AD9F75A" w14:textId="77777777" w:rsidR="00530D15" w:rsidRPr="00144217" w:rsidRDefault="00530D15" w:rsidP="00270FC7">
      <w:pPr>
        <w:pStyle w:val="ListParagraph"/>
        <w:widowControl/>
        <w:numPr>
          <w:ilvl w:val="0"/>
          <w:numId w:val="27"/>
        </w:numPr>
        <w:rPr>
          <w:b/>
          <w:color w:val="auto"/>
          <w:highlight w:val="yellow"/>
        </w:rPr>
      </w:pPr>
      <w:r w:rsidRPr="00144217">
        <w:rPr>
          <w:b/>
          <w:color w:val="auto"/>
          <w:highlight w:val="yellow"/>
        </w:rPr>
        <w:t>Differential Centrifugation</w:t>
      </w:r>
    </w:p>
    <w:p w14:paraId="06F30447" w14:textId="77777777" w:rsidR="00530D15" w:rsidRPr="00270FC7" w:rsidRDefault="00530D15" w:rsidP="00270FC7">
      <w:pPr>
        <w:pStyle w:val="ListParagraph"/>
        <w:widowControl/>
        <w:ind w:left="0"/>
        <w:rPr>
          <w:color w:val="auto"/>
        </w:rPr>
      </w:pPr>
    </w:p>
    <w:p w14:paraId="33F7BD55" w14:textId="5837DB88" w:rsidR="00530D15" w:rsidRPr="00270FC7" w:rsidRDefault="00530D15" w:rsidP="00270FC7">
      <w:pPr>
        <w:pStyle w:val="ListParagraph"/>
        <w:widowControl/>
        <w:numPr>
          <w:ilvl w:val="1"/>
          <w:numId w:val="27"/>
        </w:numPr>
        <w:rPr>
          <w:color w:val="808080" w:themeColor="background1" w:themeShade="80"/>
        </w:rPr>
      </w:pPr>
      <w:r w:rsidRPr="00270FC7">
        <w:rPr>
          <w:color w:val="auto"/>
        </w:rPr>
        <w:t>Centrifuge the homogenate at increasing speeds to remove cellular debris, isolate mitoch</w:t>
      </w:r>
      <w:r w:rsidR="00076398" w:rsidRPr="00270FC7">
        <w:rPr>
          <w:color w:val="auto"/>
        </w:rPr>
        <w:t>ondria</w:t>
      </w:r>
      <w:r w:rsidRPr="00270FC7">
        <w:rPr>
          <w:color w:val="auto"/>
        </w:rPr>
        <w:t xml:space="preserve"> and membrane fractions.</w:t>
      </w:r>
    </w:p>
    <w:p w14:paraId="42273FCB" w14:textId="77777777" w:rsidR="00530D15" w:rsidRPr="00270FC7" w:rsidRDefault="00530D15" w:rsidP="00270FC7">
      <w:pPr>
        <w:pStyle w:val="ListParagraph"/>
        <w:widowControl/>
        <w:ind w:left="0"/>
        <w:rPr>
          <w:color w:val="808080" w:themeColor="background1" w:themeShade="80"/>
          <w:highlight w:val="yellow"/>
        </w:rPr>
      </w:pPr>
    </w:p>
    <w:p w14:paraId="72AD8A8B" w14:textId="6F7F1F3F" w:rsidR="00530D15" w:rsidRPr="00E85544" w:rsidRDefault="00530D15" w:rsidP="00E85544">
      <w:pPr>
        <w:pStyle w:val="ListParagraph"/>
        <w:widowControl/>
        <w:numPr>
          <w:ilvl w:val="2"/>
          <w:numId w:val="27"/>
        </w:numPr>
        <w:rPr>
          <w:color w:val="auto"/>
          <w:highlight w:val="yellow"/>
        </w:rPr>
      </w:pPr>
      <w:r w:rsidRPr="00270FC7">
        <w:rPr>
          <w:color w:val="auto"/>
          <w:highlight w:val="yellow"/>
        </w:rPr>
        <w:lastRenderedPageBreak/>
        <w:t xml:space="preserve">Centrifuge </w:t>
      </w:r>
      <w:r w:rsidR="00E85544">
        <w:rPr>
          <w:color w:val="auto"/>
          <w:highlight w:val="yellow"/>
        </w:rPr>
        <w:t xml:space="preserve">the </w:t>
      </w:r>
      <w:r w:rsidR="0082523E" w:rsidRPr="00270FC7">
        <w:rPr>
          <w:color w:val="auto"/>
          <w:highlight w:val="yellow"/>
        </w:rPr>
        <w:t xml:space="preserve">supernatant </w:t>
      </w:r>
      <w:r w:rsidRPr="00270FC7">
        <w:rPr>
          <w:color w:val="auto"/>
          <w:highlight w:val="yellow"/>
        </w:rPr>
        <w:t xml:space="preserve">(from step 4.1.8) at </w:t>
      </w:r>
      <w:r w:rsidRPr="00270FC7">
        <w:rPr>
          <w:highlight w:val="yellow"/>
        </w:rPr>
        <w:t>500 ×</w:t>
      </w:r>
      <w:r w:rsidR="00F1020F" w:rsidRPr="00270FC7">
        <w:rPr>
          <w:highlight w:val="yellow"/>
        </w:rPr>
        <w:t xml:space="preserve"> g for 10 min</w:t>
      </w:r>
      <w:r w:rsidRPr="00270FC7">
        <w:rPr>
          <w:color w:val="auto"/>
          <w:highlight w:val="yellow"/>
        </w:rPr>
        <w:t>.</w:t>
      </w:r>
      <w:r w:rsidR="00E85544">
        <w:rPr>
          <w:color w:val="auto"/>
          <w:highlight w:val="yellow"/>
        </w:rPr>
        <w:t xml:space="preserve"> </w:t>
      </w:r>
      <w:r w:rsidRPr="00E85544">
        <w:rPr>
          <w:color w:val="auto"/>
          <w:highlight w:val="yellow"/>
        </w:rPr>
        <w:t xml:space="preserve">Transfer supernatant to a clean centrifuge </w:t>
      </w:r>
      <w:proofErr w:type="gramStart"/>
      <w:r w:rsidRPr="00E85544">
        <w:rPr>
          <w:color w:val="auto"/>
          <w:highlight w:val="yellow"/>
        </w:rPr>
        <w:t xml:space="preserve">tube, </w:t>
      </w:r>
      <w:r w:rsidR="00E85544">
        <w:rPr>
          <w:color w:val="auto"/>
          <w:highlight w:val="yellow"/>
        </w:rPr>
        <w:t>and</w:t>
      </w:r>
      <w:proofErr w:type="gramEnd"/>
      <w:r w:rsidR="00E85544">
        <w:rPr>
          <w:color w:val="auto"/>
          <w:highlight w:val="yellow"/>
        </w:rPr>
        <w:t xml:space="preserve"> </w:t>
      </w:r>
      <w:r w:rsidRPr="00E85544">
        <w:rPr>
          <w:color w:val="auto"/>
          <w:highlight w:val="yellow"/>
        </w:rPr>
        <w:t>discard any pellet.</w:t>
      </w:r>
    </w:p>
    <w:p w14:paraId="06A8F308" w14:textId="77777777" w:rsidR="00530D15" w:rsidRPr="00270FC7" w:rsidRDefault="00530D15" w:rsidP="00270FC7">
      <w:pPr>
        <w:pStyle w:val="ListParagraph"/>
        <w:widowControl/>
        <w:ind w:left="0"/>
        <w:rPr>
          <w:color w:val="auto"/>
          <w:highlight w:val="yellow"/>
        </w:rPr>
      </w:pPr>
    </w:p>
    <w:p w14:paraId="6CB05EF1" w14:textId="40B822D1" w:rsidR="00530D15" w:rsidRPr="00B36356" w:rsidRDefault="00530D15" w:rsidP="00B36356">
      <w:pPr>
        <w:pStyle w:val="ListParagraph"/>
        <w:widowControl/>
        <w:numPr>
          <w:ilvl w:val="2"/>
          <w:numId w:val="27"/>
        </w:numPr>
        <w:rPr>
          <w:color w:val="auto"/>
          <w:highlight w:val="yellow"/>
        </w:rPr>
      </w:pPr>
      <w:r w:rsidRPr="00270FC7">
        <w:rPr>
          <w:color w:val="auto"/>
          <w:highlight w:val="yellow"/>
        </w:rPr>
        <w:t xml:space="preserve">Centrifuge </w:t>
      </w:r>
      <w:r w:rsidR="0082523E" w:rsidRPr="00270FC7">
        <w:rPr>
          <w:color w:val="auto"/>
          <w:highlight w:val="yellow"/>
        </w:rPr>
        <w:t>supernatant (from step 5.1.</w:t>
      </w:r>
      <w:r w:rsidR="00B36356">
        <w:rPr>
          <w:color w:val="auto"/>
          <w:highlight w:val="yellow"/>
        </w:rPr>
        <w:t>1</w:t>
      </w:r>
      <w:r w:rsidR="0082523E" w:rsidRPr="00270FC7">
        <w:rPr>
          <w:color w:val="auto"/>
          <w:highlight w:val="yellow"/>
        </w:rPr>
        <w:t xml:space="preserve">) </w:t>
      </w:r>
      <w:r w:rsidRPr="00270FC7">
        <w:rPr>
          <w:color w:val="auto"/>
          <w:highlight w:val="yellow"/>
        </w:rPr>
        <w:t>at 1</w:t>
      </w:r>
      <w:r w:rsidR="00B36356">
        <w:rPr>
          <w:color w:val="auto"/>
          <w:highlight w:val="yellow"/>
        </w:rPr>
        <w:t>,000</w:t>
      </w:r>
      <w:r w:rsidRPr="00270FC7">
        <w:rPr>
          <w:color w:val="auto"/>
          <w:highlight w:val="yellow"/>
        </w:rPr>
        <w:t xml:space="preserve"> </w:t>
      </w:r>
      <w:r w:rsidRPr="00270FC7">
        <w:rPr>
          <w:highlight w:val="yellow"/>
        </w:rPr>
        <w:t>×</w:t>
      </w:r>
      <w:r w:rsidR="00F1020F" w:rsidRPr="00270FC7">
        <w:rPr>
          <w:highlight w:val="yellow"/>
        </w:rPr>
        <w:t xml:space="preserve"> g for 10 min</w:t>
      </w:r>
      <w:r w:rsidRPr="00270FC7">
        <w:rPr>
          <w:color w:val="auto"/>
          <w:highlight w:val="yellow"/>
        </w:rPr>
        <w:t>.</w:t>
      </w:r>
      <w:r w:rsidR="00B36356">
        <w:rPr>
          <w:color w:val="auto"/>
          <w:highlight w:val="yellow"/>
        </w:rPr>
        <w:t xml:space="preserve"> </w:t>
      </w:r>
      <w:r w:rsidRPr="00B36356">
        <w:rPr>
          <w:color w:val="auto"/>
          <w:highlight w:val="yellow"/>
        </w:rPr>
        <w:t xml:space="preserve">Transfer </w:t>
      </w:r>
      <w:r w:rsidR="00B36356">
        <w:rPr>
          <w:color w:val="auto"/>
          <w:highlight w:val="yellow"/>
        </w:rPr>
        <w:t xml:space="preserve">the </w:t>
      </w:r>
      <w:r w:rsidRPr="00B36356">
        <w:rPr>
          <w:color w:val="auto"/>
          <w:highlight w:val="yellow"/>
        </w:rPr>
        <w:t xml:space="preserve">supernatant to a clean centrifuge </w:t>
      </w:r>
      <w:proofErr w:type="gramStart"/>
      <w:r w:rsidRPr="00B36356">
        <w:rPr>
          <w:color w:val="auto"/>
          <w:highlight w:val="yellow"/>
        </w:rPr>
        <w:t>tube,</w:t>
      </w:r>
      <w:r w:rsidR="00B36356">
        <w:rPr>
          <w:color w:val="auto"/>
          <w:highlight w:val="yellow"/>
        </w:rPr>
        <w:t xml:space="preserve"> and</w:t>
      </w:r>
      <w:proofErr w:type="gramEnd"/>
      <w:r w:rsidRPr="00B36356">
        <w:rPr>
          <w:color w:val="auto"/>
          <w:highlight w:val="yellow"/>
        </w:rPr>
        <w:t xml:space="preserve"> discard any pellet.</w:t>
      </w:r>
    </w:p>
    <w:p w14:paraId="45372329" w14:textId="77777777" w:rsidR="00530D15" w:rsidRPr="00270FC7" w:rsidRDefault="00530D15" w:rsidP="00270FC7">
      <w:pPr>
        <w:pStyle w:val="ListParagraph"/>
        <w:widowControl/>
        <w:ind w:left="0"/>
        <w:rPr>
          <w:color w:val="auto"/>
          <w:highlight w:val="yellow"/>
        </w:rPr>
      </w:pPr>
    </w:p>
    <w:p w14:paraId="26970E51" w14:textId="5DA0B948" w:rsidR="00530D15" w:rsidRPr="00B36356" w:rsidRDefault="00530D15" w:rsidP="00B36356">
      <w:pPr>
        <w:pStyle w:val="ListParagraph"/>
        <w:widowControl/>
        <w:numPr>
          <w:ilvl w:val="2"/>
          <w:numId w:val="27"/>
        </w:numPr>
        <w:rPr>
          <w:color w:val="auto"/>
          <w:highlight w:val="yellow"/>
        </w:rPr>
      </w:pPr>
      <w:r w:rsidRPr="00270FC7">
        <w:rPr>
          <w:color w:val="auto"/>
          <w:highlight w:val="yellow"/>
        </w:rPr>
        <w:t xml:space="preserve">Centrifuge </w:t>
      </w:r>
      <w:r w:rsidR="00B36356">
        <w:rPr>
          <w:color w:val="auto"/>
          <w:highlight w:val="yellow"/>
        </w:rPr>
        <w:t xml:space="preserve">the </w:t>
      </w:r>
      <w:r w:rsidR="0082523E" w:rsidRPr="00270FC7">
        <w:rPr>
          <w:color w:val="auto"/>
          <w:highlight w:val="yellow"/>
        </w:rPr>
        <w:t>supernatant (from step 5.1.</w:t>
      </w:r>
      <w:r w:rsidR="00B36356">
        <w:rPr>
          <w:color w:val="auto"/>
          <w:highlight w:val="yellow"/>
        </w:rPr>
        <w:t>2</w:t>
      </w:r>
      <w:r w:rsidR="0082523E" w:rsidRPr="00270FC7">
        <w:rPr>
          <w:color w:val="auto"/>
          <w:highlight w:val="yellow"/>
        </w:rPr>
        <w:t xml:space="preserve">) </w:t>
      </w:r>
      <w:r w:rsidRPr="00270FC7">
        <w:rPr>
          <w:color w:val="auto"/>
          <w:highlight w:val="yellow"/>
        </w:rPr>
        <w:t>at 2</w:t>
      </w:r>
      <w:r w:rsidR="00B36356">
        <w:rPr>
          <w:color w:val="auto"/>
          <w:highlight w:val="yellow"/>
        </w:rPr>
        <w:t>,000</w:t>
      </w:r>
      <w:r w:rsidRPr="00270FC7">
        <w:rPr>
          <w:color w:val="auto"/>
          <w:highlight w:val="yellow"/>
        </w:rPr>
        <w:t xml:space="preserve"> </w:t>
      </w:r>
      <w:r w:rsidRPr="00270FC7">
        <w:rPr>
          <w:highlight w:val="yellow"/>
        </w:rPr>
        <w:t>×</w:t>
      </w:r>
      <w:r w:rsidR="00F1020F" w:rsidRPr="00270FC7">
        <w:rPr>
          <w:highlight w:val="yellow"/>
        </w:rPr>
        <w:t xml:space="preserve"> g for 10 min</w:t>
      </w:r>
      <w:r w:rsidRPr="00270FC7">
        <w:rPr>
          <w:color w:val="auto"/>
          <w:highlight w:val="yellow"/>
        </w:rPr>
        <w:t>.</w:t>
      </w:r>
      <w:r w:rsidR="00B36356">
        <w:rPr>
          <w:color w:val="auto"/>
          <w:highlight w:val="yellow"/>
        </w:rPr>
        <w:t xml:space="preserve"> </w:t>
      </w:r>
      <w:r w:rsidRPr="00B36356">
        <w:rPr>
          <w:color w:val="auto"/>
          <w:highlight w:val="yellow"/>
        </w:rPr>
        <w:t xml:space="preserve">Transfer </w:t>
      </w:r>
      <w:r w:rsidR="00B36356">
        <w:rPr>
          <w:color w:val="auto"/>
          <w:highlight w:val="yellow"/>
        </w:rPr>
        <w:t xml:space="preserve">the </w:t>
      </w:r>
      <w:r w:rsidRPr="00B36356">
        <w:rPr>
          <w:color w:val="auto"/>
          <w:highlight w:val="yellow"/>
        </w:rPr>
        <w:t xml:space="preserve">supernatant to a clean centrifuge </w:t>
      </w:r>
      <w:proofErr w:type="gramStart"/>
      <w:r w:rsidRPr="00B36356">
        <w:rPr>
          <w:color w:val="auto"/>
          <w:highlight w:val="yellow"/>
        </w:rPr>
        <w:t xml:space="preserve">tube, </w:t>
      </w:r>
      <w:r w:rsidR="00B36356">
        <w:rPr>
          <w:color w:val="auto"/>
          <w:highlight w:val="yellow"/>
        </w:rPr>
        <w:t>and</w:t>
      </w:r>
      <w:proofErr w:type="gramEnd"/>
      <w:r w:rsidR="00B36356">
        <w:rPr>
          <w:color w:val="auto"/>
          <w:highlight w:val="yellow"/>
        </w:rPr>
        <w:t xml:space="preserve"> </w:t>
      </w:r>
      <w:r w:rsidRPr="00B36356">
        <w:rPr>
          <w:color w:val="auto"/>
          <w:highlight w:val="yellow"/>
        </w:rPr>
        <w:t>discard any pellet.</w:t>
      </w:r>
    </w:p>
    <w:p w14:paraId="0C0D1092" w14:textId="77777777" w:rsidR="00530D15" w:rsidRPr="00270FC7" w:rsidRDefault="00530D15" w:rsidP="00270FC7">
      <w:pPr>
        <w:pStyle w:val="ListParagraph"/>
        <w:widowControl/>
        <w:ind w:left="0"/>
        <w:rPr>
          <w:color w:val="auto"/>
          <w:highlight w:val="yellow"/>
        </w:rPr>
      </w:pPr>
    </w:p>
    <w:p w14:paraId="63CC74B4" w14:textId="079B3D41" w:rsidR="00530D15" w:rsidRPr="00144217" w:rsidRDefault="00530D15" w:rsidP="00144217">
      <w:pPr>
        <w:pStyle w:val="ListParagraph"/>
        <w:widowControl/>
        <w:numPr>
          <w:ilvl w:val="2"/>
          <w:numId w:val="27"/>
        </w:numPr>
        <w:rPr>
          <w:color w:val="auto"/>
          <w:highlight w:val="yellow"/>
        </w:rPr>
      </w:pPr>
      <w:r w:rsidRPr="00270FC7">
        <w:rPr>
          <w:color w:val="auto"/>
          <w:highlight w:val="yellow"/>
        </w:rPr>
        <w:t xml:space="preserve">Centrifuge </w:t>
      </w:r>
      <w:r w:rsidR="00144217">
        <w:rPr>
          <w:color w:val="auto"/>
          <w:highlight w:val="yellow"/>
        </w:rPr>
        <w:t xml:space="preserve">the </w:t>
      </w:r>
      <w:r w:rsidR="0082523E" w:rsidRPr="00270FC7">
        <w:rPr>
          <w:color w:val="auto"/>
          <w:highlight w:val="yellow"/>
        </w:rPr>
        <w:t>supernatant (from step 5.1.</w:t>
      </w:r>
      <w:r w:rsidR="00144217">
        <w:rPr>
          <w:color w:val="auto"/>
          <w:highlight w:val="yellow"/>
        </w:rPr>
        <w:t>3</w:t>
      </w:r>
      <w:r w:rsidR="0082523E" w:rsidRPr="00270FC7">
        <w:rPr>
          <w:color w:val="auto"/>
          <w:highlight w:val="yellow"/>
        </w:rPr>
        <w:t xml:space="preserve">) </w:t>
      </w:r>
      <w:r w:rsidRPr="00270FC7">
        <w:rPr>
          <w:color w:val="auto"/>
          <w:highlight w:val="yellow"/>
        </w:rPr>
        <w:t>at 4</w:t>
      </w:r>
      <w:r w:rsidR="00144217">
        <w:rPr>
          <w:color w:val="auto"/>
          <w:highlight w:val="yellow"/>
        </w:rPr>
        <w:t xml:space="preserve">,000 </w:t>
      </w:r>
      <w:r w:rsidRPr="00270FC7">
        <w:rPr>
          <w:highlight w:val="yellow"/>
        </w:rPr>
        <w:t>×</w:t>
      </w:r>
      <w:r w:rsidR="00F1020F" w:rsidRPr="00270FC7">
        <w:rPr>
          <w:highlight w:val="yellow"/>
        </w:rPr>
        <w:t xml:space="preserve"> g for 15 min</w:t>
      </w:r>
      <w:r w:rsidR="00144217">
        <w:rPr>
          <w:color w:val="auto"/>
          <w:highlight w:val="yellow"/>
        </w:rPr>
        <w:t xml:space="preserve">. </w:t>
      </w:r>
      <w:r w:rsidRPr="00144217">
        <w:rPr>
          <w:color w:val="auto"/>
          <w:highlight w:val="yellow"/>
        </w:rPr>
        <w:t xml:space="preserve">Transfer supernatant to a clean centrifuge tube, </w:t>
      </w:r>
      <w:r w:rsidRPr="00144217">
        <w:rPr>
          <w:b/>
          <w:color w:val="auto"/>
          <w:highlight w:val="yellow"/>
        </w:rPr>
        <w:t xml:space="preserve">keep </w:t>
      </w:r>
      <w:r w:rsidRPr="00144217">
        <w:rPr>
          <w:color w:val="auto"/>
          <w:highlight w:val="yellow"/>
        </w:rPr>
        <w:t>pellet containing mitochondria.</w:t>
      </w:r>
    </w:p>
    <w:p w14:paraId="35A5FBCD" w14:textId="77777777" w:rsidR="00530D15" w:rsidRPr="00270FC7" w:rsidRDefault="00530D15" w:rsidP="00270FC7">
      <w:pPr>
        <w:pStyle w:val="ListParagraph"/>
        <w:widowControl/>
        <w:ind w:left="0"/>
        <w:rPr>
          <w:color w:val="auto"/>
          <w:highlight w:val="yellow"/>
        </w:rPr>
      </w:pPr>
    </w:p>
    <w:p w14:paraId="60F714EA" w14:textId="2EA5513D" w:rsidR="00144217" w:rsidRDefault="00530D15" w:rsidP="00144217">
      <w:pPr>
        <w:pStyle w:val="ListParagraph"/>
        <w:widowControl/>
        <w:numPr>
          <w:ilvl w:val="2"/>
          <w:numId w:val="27"/>
        </w:numPr>
        <w:rPr>
          <w:color w:val="auto"/>
          <w:highlight w:val="yellow"/>
        </w:rPr>
      </w:pPr>
      <w:r w:rsidRPr="00270FC7">
        <w:rPr>
          <w:color w:val="auto"/>
          <w:highlight w:val="yellow"/>
        </w:rPr>
        <w:t>Resuspend</w:t>
      </w:r>
      <w:r w:rsidR="00144217">
        <w:rPr>
          <w:color w:val="auto"/>
          <w:highlight w:val="yellow"/>
        </w:rPr>
        <w:t xml:space="preserve"> the</w:t>
      </w:r>
      <w:r w:rsidRPr="00270FC7">
        <w:rPr>
          <w:color w:val="auto"/>
          <w:highlight w:val="yellow"/>
        </w:rPr>
        <w:t xml:space="preserve"> mitochondria pellet in a small volume (</w:t>
      </w:r>
      <w:r w:rsidR="00144217">
        <w:rPr>
          <w:color w:val="auto"/>
          <w:highlight w:val="yellow"/>
        </w:rPr>
        <w:t>0.</w:t>
      </w:r>
      <w:r w:rsidRPr="00270FC7">
        <w:rPr>
          <w:color w:val="auto"/>
          <w:highlight w:val="yellow"/>
        </w:rPr>
        <w:t>5</w:t>
      </w:r>
      <w:r w:rsidR="00144217" w:rsidRPr="00144217">
        <w:rPr>
          <w:color w:val="auto"/>
          <w:highlight w:val="yellow"/>
        </w:rPr>
        <w:t>‒</w:t>
      </w:r>
      <w:r w:rsidRPr="00270FC7">
        <w:rPr>
          <w:color w:val="auto"/>
          <w:highlight w:val="yellow"/>
        </w:rPr>
        <w:t>1</w:t>
      </w:r>
      <w:r w:rsidR="003F3333" w:rsidRPr="00270FC7">
        <w:rPr>
          <w:color w:val="auto"/>
          <w:highlight w:val="yellow"/>
        </w:rPr>
        <w:t xml:space="preserve"> </w:t>
      </w:r>
      <w:r w:rsidR="00270FC7">
        <w:rPr>
          <w:color w:val="auto"/>
          <w:highlight w:val="yellow"/>
        </w:rPr>
        <w:t>mL</w:t>
      </w:r>
      <w:r w:rsidRPr="00270FC7">
        <w:rPr>
          <w:color w:val="auto"/>
          <w:highlight w:val="yellow"/>
        </w:rPr>
        <w:t xml:space="preserve">) of </w:t>
      </w:r>
      <w:r w:rsidR="00144217">
        <w:rPr>
          <w:color w:val="auto"/>
          <w:highlight w:val="yellow"/>
        </w:rPr>
        <w:t>l</w:t>
      </w:r>
      <w:r w:rsidRPr="00270FC7">
        <w:rPr>
          <w:color w:val="auto"/>
          <w:highlight w:val="yellow"/>
        </w:rPr>
        <w:t xml:space="preserve">ysis </w:t>
      </w:r>
      <w:r w:rsidR="00144217">
        <w:rPr>
          <w:color w:val="auto"/>
          <w:highlight w:val="yellow"/>
        </w:rPr>
        <w:t>b</w:t>
      </w:r>
      <w:r w:rsidRPr="00270FC7">
        <w:rPr>
          <w:color w:val="auto"/>
          <w:highlight w:val="yellow"/>
        </w:rPr>
        <w:t>uffer B.</w:t>
      </w:r>
      <w:r w:rsidR="00144217">
        <w:rPr>
          <w:color w:val="auto"/>
          <w:highlight w:val="yellow"/>
        </w:rPr>
        <w:t xml:space="preserve"> </w:t>
      </w:r>
    </w:p>
    <w:p w14:paraId="172A5712" w14:textId="77777777" w:rsidR="00144217" w:rsidRDefault="00144217" w:rsidP="00144217">
      <w:pPr>
        <w:pStyle w:val="ListParagraph"/>
        <w:widowControl/>
        <w:ind w:left="0"/>
        <w:rPr>
          <w:color w:val="auto"/>
          <w:highlight w:val="yellow"/>
        </w:rPr>
      </w:pPr>
    </w:p>
    <w:p w14:paraId="2F091BEC" w14:textId="15148C9B" w:rsidR="00530D15" w:rsidRPr="00144217" w:rsidRDefault="00530D15" w:rsidP="00144217">
      <w:pPr>
        <w:pStyle w:val="ListParagraph"/>
        <w:widowControl/>
        <w:numPr>
          <w:ilvl w:val="2"/>
          <w:numId w:val="27"/>
        </w:numPr>
        <w:rPr>
          <w:color w:val="auto"/>
          <w:highlight w:val="yellow"/>
        </w:rPr>
      </w:pPr>
      <w:r w:rsidRPr="00144217">
        <w:rPr>
          <w:color w:val="auto"/>
          <w:highlight w:val="yellow"/>
        </w:rPr>
        <w:t xml:space="preserve">Centrifuge </w:t>
      </w:r>
      <w:r w:rsidR="00144217" w:rsidRPr="00144217">
        <w:rPr>
          <w:color w:val="auto"/>
          <w:highlight w:val="yellow"/>
        </w:rPr>
        <w:t xml:space="preserve">the </w:t>
      </w:r>
      <w:r w:rsidRPr="00144217">
        <w:rPr>
          <w:color w:val="auto"/>
          <w:highlight w:val="yellow"/>
        </w:rPr>
        <w:t>suspended pellet at 4</w:t>
      </w:r>
      <w:r w:rsidR="00144217" w:rsidRPr="00144217">
        <w:rPr>
          <w:color w:val="auto"/>
          <w:highlight w:val="yellow"/>
        </w:rPr>
        <w:t>,000</w:t>
      </w:r>
      <w:r w:rsidRPr="00144217">
        <w:rPr>
          <w:color w:val="auto"/>
          <w:highlight w:val="yellow"/>
        </w:rPr>
        <w:t xml:space="preserve"> </w:t>
      </w:r>
      <w:r w:rsidRPr="00144217">
        <w:rPr>
          <w:highlight w:val="yellow"/>
        </w:rPr>
        <w:t xml:space="preserve">× g for 15 </w:t>
      </w:r>
      <w:r w:rsidR="00CD0BE5" w:rsidRPr="00144217">
        <w:rPr>
          <w:highlight w:val="yellow"/>
        </w:rPr>
        <w:t>min</w:t>
      </w:r>
      <w:r w:rsidRPr="00144217">
        <w:rPr>
          <w:color w:val="auto"/>
          <w:highlight w:val="yellow"/>
        </w:rPr>
        <w:t>.</w:t>
      </w:r>
      <w:r w:rsidR="00144217">
        <w:rPr>
          <w:color w:val="auto"/>
          <w:highlight w:val="yellow"/>
        </w:rPr>
        <w:t xml:space="preserve"> </w:t>
      </w:r>
      <w:r w:rsidRPr="00144217">
        <w:rPr>
          <w:color w:val="auto"/>
          <w:highlight w:val="yellow"/>
        </w:rPr>
        <w:t xml:space="preserve">Remove </w:t>
      </w:r>
      <w:r w:rsidR="00144217">
        <w:rPr>
          <w:color w:val="auto"/>
          <w:highlight w:val="yellow"/>
        </w:rPr>
        <w:t xml:space="preserve">the </w:t>
      </w:r>
      <w:r w:rsidRPr="00144217">
        <w:rPr>
          <w:color w:val="auto"/>
          <w:highlight w:val="yellow"/>
        </w:rPr>
        <w:t xml:space="preserve">supernatant and resuspend </w:t>
      </w:r>
      <w:r w:rsidR="00144217">
        <w:rPr>
          <w:color w:val="auto"/>
          <w:highlight w:val="yellow"/>
        </w:rPr>
        <w:t xml:space="preserve">the </w:t>
      </w:r>
      <w:r w:rsidRPr="00144217">
        <w:rPr>
          <w:b/>
          <w:color w:val="auto"/>
          <w:highlight w:val="yellow"/>
        </w:rPr>
        <w:t>mitochondrial</w:t>
      </w:r>
      <w:r w:rsidRPr="00144217">
        <w:rPr>
          <w:color w:val="auto"/>
          <w:highlight w:val="yellow"/>
        </w:rPr>
        <w:t xml:space="preserve"> pellet in </w:t>
      </w:r>
      <w:r w:rsidR="00144217">
        <w:rPr>
          <w:color w:val="auto"/>
          <w:highlight w:val="yellow"/>
        </w:rPr>
        <w:t xml:space="preserve">the </w:t>
      </w:r>
      <w:r w:rsidRPr="00144217">
        <w:rPr>
          <w:color w:val="auto"/>
          <w:highlight w:val="yellow"/>
        </w:rPr>
        <w:t xml:space="preserve">desired final volume of </w:t>
      </w:r>
      <w:r w:rsidR="00144217">
        <w:rPr>
          <w:color w:val="auto"/>
          <w:highlight w:val="yellow"/>
        </w:rPr>
        <w:t>s</w:t>
      </w:r>
      <w:r w:rsidRPr="00144217">
        <w:rPr>
          <w:color w:val="auto"/>
          <w:highlight w:val="yellow"/>
        </w:rPr>
        <w:t xml:space="preserve">ample </w:t>
      </w:r>
      <w:r w:rsidR="00144217">
        <w:rPr>
          <w:color w:val="auto"/>
          <w:highlight w:val="yellow"/>
        </w:rPr>
        <w:t>b</w:t>
      </w:r>
      <w:r w:rsidRPr="00144217">
        <w:rPr>
          <w:color w:val="auto"/>
          <w:highlight w:val="yellow"/>
        </w:rPr>
        <w:t>uffer</w:t>
      </w:r>
      <w:r w:rsidR="00736BB4" w:rsidRPr="00144217">
        <w:rPr>
          <w:color w:val="auto"/>
          <w:highlight w:val="yellow"/>
        </w:rPr>
        <w:t xml:space="preserve"> (</w:t>
      </w:r>
      <w:r w:rsidR="00144217" w:rsidRPr="00144217">
        <w:rPr>
          <w:i/>
          <w:color w:val="auto"/>
          <w:highlight w:val="yellow"/>
        </w:rPr>
        <w:t>e.g.</w:t>
      </w:r>
      <w:r w:rsidR="00144217">
        <w:rPr>
          <w:color w:val="auto"/>
          <w:highlight w:val="yellow"/>
        </w:rPr>
        <w:t xml:space="preserve">, </w:t>
      </w:r>
      <w:r w:rsidR="00736BB4" w:rsidRPr="00144217">
        <w:rPr>
          <w:color w:val="auto"/>
          <w:highlight w:val="yellow"/>
        </w:rPr>
        <w:t xml:space="preserve">250 to 500 </w:t>
      </w:r>
      <w:r w:rsidR="00270FC7" w:rsidRPr="00144217">
        <w:rPr>
          <w:color w:val="auto"/>
          <w:highlight w:val="yellow"/>
        </w:rPr>
        <w:t>µL</w:t>
      </w:r>
      <w:r w:rsidR="00736BB4" w:rsidRPr="00144217">
        <w:rPr>
          <w:color w:val="auto"/>
          <w:highlight w:val="yellow"/>
        </w:rPr>
        <w:t>, depending on the size of the pellet and desired concentration</w:t>
      </w:r>
      <w:r w:rsidR="00144217">
        <w:rPr>
          <w:color w:val="auto"/>
          <w:highlight w:val="yellow"/>
        </w:rPr>
        <w:t>)</w:t>
      </w:r>
      <w:r w:rsidRPr="00144217">
        <w:rPr>
          <w:color w:val="auto"/>
          <w:highlight w:val="yellow"/>
        </w:rPr>
        <w:t>.</w:t>
      </w:r>
    </w:p>
    <w:p w14:paraId="0B80E66F" w14:textId="77777777" w:rsidR="00530D15" w:rsidRPr="00270FC7" w:rsidRDefault="00530D15" w:rsidP="00270FC7">
      <w:pPr>
        <w:pStyle w:val="ListParagraph"/>
        <w:widowControl/>
        <w:ind w:left="0"/>
        <w:rPr>
          <w:color w:val="auto"/>
          <w:highlight w:val="yellow"/>
        </w:rPr>
      </w:pPr>
    </w:p>
    <w:p w14:paraId="5A15781B" w14:textId="6B10D967" w:rsidR="00312510" w:rsidRPr="00144217" w:rsidRDefault="00530D15" w:rsidP="00144217">
      <w:pPr>
        <w:pStyle w:val="ListParagraph"/>
        <w:widowControl/>
        <w:numPr>
          <w:ilvl w:val="2"/>
          <w:numId w:val="27"/>
        </w:numPr>
        <w:rPr>
          <w:color w:val="auto"/>
          <w:highlight w:val="yellow"/>
        </w:rPr>
      </w:pPr>
      <w:r w:rsidRPr="00270FC7">
        <w:rPr>
          <w:color w:val="auto"/>
          <w:highlight w:val="yellow"/>
        </w:rPr>
        <w:t>Centrifuge</w:t>
      </w:r>
      <w:r w:rsidR="00144217">
        <w:rPr>
          <w:color w:val="auto"/>
          <w:highlight w:val="yellow"/>
        </w:rPr>
        <w:t xml:space="preserve"> the</w:t>
      </w:r>
      <w:r w:rsidRPr="00270FC7">
        <w:rPr>
          <w:color w:val="auto"/>
          <w:highlight w:val="yellow"/>
        </w:rPr>
        <w:t xml:space="preserve"> supernatant (from step 5.1.</w:t>
      </w:r>
      <w:r w:rsidR="00144217">
        <w:rPr>
          <w:color w:val="auto"/>
          <w:highlight w:val="yellow"/>
        </w:rPr>
        <w:t>4</w:t>
      </w:r>
      <w:r w:rsidRPr="00270FC7">
        <w:rPr>
          <w:color w:val="auto"/>
          <w:highlight w:val="yellow"/>
        </w:rPr>
        <w:t xml:space="preserve">) at </w:t>
      </w:r>
      <w:r w:rsidR="00312510" w:rsidRPr="00270FC7">
        <w:rPr>
          <w:color w:val="auto"/>
          <w:highlight w:val="yellow"/>
        </w:rPr>
        <w:t>4</w:t>
      </w:r>
      <w:r w:rsidR="00144217">
        <w:rPr>
          <w:color w:val="auto"/>
          <w:highlight w:val="yellow"/>
        </w:rPr>
        <w:t>,000</w:t>
      </w:r>
      <w:r w:rsidR="00312510" w:rsidRPr="00270FC7">
        <w:rPr>
          <w:color w:val="auto"/>
          <w:highlight w:val="yellow"/>
        </w:rPr>
        <w:t xml:space="preserve"> </w:t>
      </w:r>
      <w:r w:rsidR="00312510" w:rsidRPr="00270FC7">
        <w:rPr>
          <w:highlight w:val="yellow"/>
        </w:rPr>
        <w:t>× g for 15 min</w:t>
      </w:r>
      <w:r w:rsidR="00F1020F" w:rsidRPr="00270FC7">
        <w:rPr>
          <w:highlight w:val="yellow"/>
        </w:rPr>
        <w:t>.</w:t>
      </w:r>
      <w:r w:rsidR="00144217">
        <w:rPr>
          <w:color w:val="auto"/>
          <w:highlight w:val="yellow"/>
        </w:rPr>
        <w:t xml:space="preserve"> </w:t>
      </w:r>
      <w:r w:rsidR="00F1020F" w:rsidRPr="00144217">
        <w:rPr>
          <w:color w:val="auto"/>
          <w:highlight w:val="yellow"/>
        </w:rPr>
        <w:t xml:space="preserve">Transfer </w:t>
      </w:r>
      <w:r w:rsidR="00144217">
        <w:rPr>
          <w:color w:val="auto"/>
          <w:highlight w:val="yellow"/>
        </w:rPr>
        <w:t xml:space="preserve">the </w:t>
      </w:r>
      <w:r w:rsidR="00F1020F" w:rsidRPr="00144217">
        <w:rPr>
          <w:color w:val="auto"/>
          <w:highlight w:val="yellow"/>
        </w:rPr>
        <w:t>supernatant to a clean centrifuge tube.</w:t>
      </w:r>
      <w:r w:rsidR="00144217">
        <w:rPr>
          <w:color w:val="auto"/>
          <w:highlight w:val="yellow"/>
        </w:rPr>
        <w:t xml:space="preserve"> </w:t>
      </w:r>
      <w:r w:rsidR="00F1020F" w:rsidRPr="00144217">
        <w:rPr>
          <w:color w:val="auto"/>
          <w:highlight w:val="yellow"/>
        </w:rPr>
        <w:t xml:space="preserve">Repeat </w:t>
      </w:r>
      <w:r w:rsidR="00144217">
        <w:rPr>
          <w:color w:val="auto"/>
          <w:highlight w:val="yellow"/>
        </w:rPr>
        <w:t>this step</w:t>
      </w:r>
      <w:r w:rsidR="00F1020F" w:rsidRPr="00144217">
        <w:rPr>
          <w:color w:val="auto"/>
          <w:highlight w:val="yellow"/>
        </w:rPr>
        <w:t xml:space="preserve"> until no pellet is obtained following centrifugation.</w:t>
      </w:r>
    </w:p>
    <w:p w14:paraId="264C204A" w14:textId="77777777" w:rsidR="00312510" w:rsidRPr="00270FC7" w:rsidRDefault="00312510" w:rsidP="00270FC7">
      <w:pPr>
        <w:pStyle w:val="ListParagraph"/>
        <w:widowControl/>
        <w:ind w:left="0"/>
        <w:rPr>
          <w:color w:val="auto"/>
          <w:highlight w:val="yellow"/>
        </w:rPr>
      </w:pPr>
    </w:p>
    <w:p w14:paraId="6B14DE8D" w14:textId="1AF4FA54" w:rsidR="00530D15" w:rsidRPr="00270FC7" w:rsidRDefault="00F1020F" w:rsidP="00270FC7">
      <w:pPr>
        <w:pStyle w:val="ListParagraph"/>
        <w:widowControl/>
        <w:numPr>
          <w:ilvl w:val="2"/>
          <w:numId w:val="27"/>
        </w:numPr>
        <w:rPr>
          <w:color w:val="auto"/>
          <w:highlight w:val="yellow"/>
        </w:rPr>
      </w:pPr>
      <w:r w:rsidRPr="00270FC7">
        <w:rPr>
          <w:color w:val="auto"/>
          <w:highlight w:val="yellow"/>
        </w:rPr>
        <w:t xml:space="preserve">Spin </w:t>
      </w:r>
      <w:r w:rsidR="00144217">
        <w:rPr>
          <w:color w:val="auto"/>
          <w:highlight w:val="yellow"/>
        </w:rPr>
        <w:t xml:space="preserve">the </w:t>
      </w:r>
      <w:r w:rsidRPr="00270FC7">
        <w:rPr>
          <w:color w:val="auto"/>
          <w:highlight w:val="yellow"/>
        </w:rPr>
        <w:t xml:space="preserve">supernatant at </w:t>
      </w:r>
      <w:r w:rsidR="00530D15" w:rsidRPr="00270FC7">
        <w:rPr>
          <w:color w:val="auto"/>
          <w:highlight w:val="yellow"/>
        </w:rPr>
        <w:t>18</w:t>
      </w:r>
      <w:r w:rsidR="00144217">
        <w:rPr>
          <w:color w:val="auto"/>
          <w:highlight w:val="yellow"/>
        </w:rPr>
        <w:t>,000</w:t>
      </w:r>
      <w:r w:rsidR="00530D15" w:rsidRPr="00270FC7">
        <w:rPr>
          <w:color w:val="auto"/>
          <w:highlight w:val="yellow"/>
        </w:rPr>
        <w:t xml:space="preserve"> </w:t>
      </w:r>
      <w:r w:rsidR="00530D15" w:rsidRPr="00270FC7">
        <w:rPr>
          <w:highlight w:val="yellow"/>
        </w:rPr>
        <w:t>×</w:t>
      </w:r>
      <w:r w:rsidR="00566DB4" w:rsidRPr="00270FC7">
        <w:rPr>
          <w:highlight w:val="yellow"/>
        </w:rPr>
        <w:t xml:space="preserve"> g for 3</w:t>
      </w:r>
      <w:r w:rsidRPr="00270FC7">
        <w:rPr>
          <w:highlight w:val="yellow"/>
        </w:rPr>
        <w:t xml:space="preserve"> h</w:t>
      </w:r>
      <w:r w:rsidR="00530D15" w:rsidRPr="00270FC7">
        <w:rPr>
          <w:highlight w:val="yellow"/>
        </w:rPr>
        <w:t>.</w:t>
      </w:r>
    </w:p>
    <w:p w14:paraId="1AAACA33" w14:textId="77777777" w:rsidR="00530D15" w:rsidRPr="00270FC7" w:rsidRDefault="00530D15" w:rsidP="00270FC7">
      <w:pPr>
        <w:pStyle w:val="ListParagraph"/>
        <w:widowControl/>
        <w:ind w:left="0"/>
        <w:rPr>
          <w:color w:val="auto"/>
          <w:highlight w:val="yellow"/>
        </w:rPr>
      </w:pPr>
    </w:p>
    <w:p w14:paraId="3C2EE03B" w14:textId="5D425582" w:rsidR="00530D15" w:rsidRPr="00144217" w:rsidRDefault="00530D15" w:rsidP="00144217">
      <w:pPr>
        <w:pStyle w:val="ListParagraph"/>
        <w:widowControl/>
        <w:numPr>
          <w:ilvl w:val="2"/>
          <w:numId w:val="27"/>
        </w:numPr>
        <w:rPr>
          <w:color w:val="auto"/>
          <w:highlight w:val="yellow"/>
        </w:rPr>
      </w:pPr>
      <w:r w:rsidRPr="00270FC7">
        <w:rPr>
          <w:color w:val="auto"/>
          <w:highlight w:val="yellow"/>
        </w:rPr>
        <w:t xml:space="preserve">Remove </w:t>
      </w:r>
      <w:r w:rsidR="00144217">
        <w:rPr>
          <w:color w:val="auto"/>
          <w:highlight w:val="yellow"/>
        </w:rPr>
        <w:t xml:space="preserve">the </w:t>
      </w:r>
      <w:r w:rsidRPr="00270FC7">
        <w:rPr>
          <w:color w:val="auto"/>
          <w:highlight w:val="yellow"/>
        </w:rPr>
        <w:t xml:space="preserve">supernatant, </w:t>
      </w:r>
      <w:r w:rsidR="00144217">
        <w:rPr>
          <w:color w:val="auto"/>
          <w:highlight w:val="yellow"/>
        </w:rPr>
        <w:t xml:space="preserve">and </w:t>
      </w:r>
      <w:r w:rsidRPr="00270FC7">
        <w:rPr>
          <w:color w:val="auto"/>
          <w:highlight w:val="yellow"/>
        </w:rPr>
        <w:t xml:space="preserve">keep </w:t>
      </w:r>
      <w:r w:rsidR="00144217">
        <w:rPr>
          <w:color w:val="auto"/>
          <w:highlight w:val="yellow"/>
        </w:rPr>
        <w:t xml:space="preserve">the </w:t>
      </w:r>
      <w:r w:rsidRPr="00270FC7">
        <w:rPr>
          <w:color w:val="auto"/>
          <w:highlight w:val="yellow"/>
        </w:rPr>
        <w:t>pellet containing membrane proteins.</w:t>
      </w:r>
      <w:r w:rsidR="00144217">
        <w:rPr>
          <w:color w:val="auto"/>
          <w:highlight w:val="yellow"/>
        </w:rPr>
        <w:t xml:space="preserve"> </w:t>
      </w:r>
      <w:r w:rsidRPr="00144217">
        <w:rPr>
          <w:color w:val="auto"/>
          <w:highlight w:val="yellow"/>
        </w:rPr>
        <w:t xml:space="preserve">Resuspend </w:t>
      </w:r>
      <w:r w:rsidR="00144217">
        <w:rPr>
          <w:color w:val="auto"/>
          <w:highlight w:val="yellow"/>
        </w:rPr>
        <w:t xml:space="preserve">the </w:t>
      </w:r>
      <w:r w:rsidRPr="00144217">
        <w:rPr>
          <w:color w:val="auto"/>
          <w:highlight w:val="yellow"/>
        </w:rPr>
        <w:t>membrane pellet in a small volume (</w:t>
      </w:r>
      <w:r w:rsidR="00144217">
        <w:rPr>
          <w:color w:val="auto"/>
          <w:highlight w:val="yellow"/>
        </w:rPr>
        <w:t>0.5</w:t>
      </w:r>
      <w:r w:rsidRPr="00144217">
        <w:rPr>
          <w:color w:val="auto"/>
          <w:highlight w:val="yellow"/>
        </w:rPr>
        <w:t>–1</w:t>
      </w:r>
      <w:r w:rsidR="003F3333" w:rsidRPr="00144217">
        <w:rPr>
          <w:color w:val="auto"/>
          <w:highlight w:val="yellow"/>
        </w:rPr>
        <w:t xml:space="preserve"> </w:t>
      </w:r>
      <w:r w:rsidR="00270FC7" w:rsidRPr="00144217">
        <w:rPr>
          <w:color w:val="auto"/>
          <w:highlight w:val="yellow"/>
        </w:rPr>
        <w:t>mL</w:t>
      </w:r>
      <w:r w:rsidRPr="00144217">
        <w:rPr>
          <w:color w:val="auto"/>
          <w:highlight w:val="yellow"/>
        </w:rPr>
        <w:t xml:space="preserve">) of </w:t>
      </w:r>
      <w:r w:rsidR="00144217">
        <w:rPr>
          <w:color w:val="auto"/>
          <w:highlight w:val="yellow"/>
        </w:rPr>
        <w:t>l</w:t>
      </w:r>
      <w:r w:rsidRPr="00144217">
        <w:rPr>
          <w:color w:val="auto"/>
          <w:highlight w:val="yellow"/>
        </w:rPr>
        <w:t xml:space="preserve">ysis </w:t>
      </w:r>
      <w:r w:rsidR="00144217">
        <w:rPr>
          <w:color w:val="auto"/>
          <w:highlight w:val="yellow"/>
        </w:rPr>
        <w:t>b</w:t>
      </w:r>
      <w:r w:rsidRPr="00144217">
        <w:rPr>
          <w:color w:val="auto"/>
          <w:highlight w:val="yellow"/>
        </w:rPr>
        <w:t>uffer B.</w:t>
      </w:r>
    </w:p>
    <w:p w14:paraId="6D5D1A56" w14:textId="77777777" w:rsidR="00530D15" w:rsidRPr="00270FC7" w:rsidRDefault="00530D15" w:rsidP="00270FC7">
      <w:pPr>
        <w:pStyle w:val="ListParagraph"/>
        <w:widowControl/>
        <w:ind w:left="0"/>
        <w:rPr>
          <w:color w:val="auto"/>
          <w:highlight w:val="yellow"/>
        </w:rPr>
      </w:pPr>
    </w:p>
    <w:p w14:paraId="27C84C74" w14:textId="548468A8" w:rsidR="00530D15" w:rsidRPr="00270FC7" w:rsidRDefault="00530D15" w:rsidP="00270FC7">
      <w:pPr>
        <w:pStyle w:val="ListParagraph"/>
        <w:widowControl/>
        <w:numPr>
          <w:ilvl w:val="2"/>
          <w:numId w:val="27"/>
        </w:numPr>
        <w:rPr>
          <w:color w:val="auto"/>
          <w:highlight w:val="yellow"/>
        </w:rPr>
      </w:pPr>
      <w:r w:rsidRPr="00270FC7">
        <w:rPr>
          <w:color w:val="auto"/>
          <w:highlight w:val="yellow"/>
        </w:rPr>
        <w:t>Centrifuge</w:t>
      </w:r>
      <w:r w:rsidR="00EF0D97">
        <w:rPr>
          <w:color w:val="auto"/>
          <w:highlight w:val="yellow"/>
        </w:rPr>
        <w:t xml:space="preserve"> the</w:t>
      </w:r>
      <w:r w:rsidRPr="00270FC7">
        <w:rPr>
          <w:color w:val="auto"/>
          <w:highlight w:val="yellow"/>
        </w:rPr>
        <w:t xml:space="preserve"> suspended pellet at 18</w:t>
      </w:r>
      <w:r w:rsidR="00EF0D97">
        <w:rPr>
          <w:color w:val="auto"/>
          <w:highlight w:val="yellow"/>
        </w:rPr>
        <w:t xml:space="preserve">,000 </w:t>
      </w:r>
      <w:r w:rsidRPr="00270FC7">
        <w:rPr>
          <w:highlight w:val="yellow"/>
        </w:rPr>
        <w:t>×</w:t>
      </w:r>
      <w:r w:rsidR="001B1BBB" w:rsidRPr="00270FC7">
        <w:rPr>
          <w:highlight w:val="yellow"/>
        </w:rPr>
        <w:t xml:space="preserve"> g for 1 h</w:t>
      </w:r>
      <w:r w:rsidRPr="00270FC7">
        <w:rPr>
          <w:color w:val="auto"/>
          <w:highlight w:val="yellow"/>
        </w:rPr>
        <w:t>.</w:t>
      </w:r>
    </w:p>
    <w:p w14:paraId="4A29D7AE" w14:textId="77777777" w:rsidR="00530D15" w:rsidRPr="00270FC7" w:rsidRDefault="00530D15" w:rsidP="00270FC7">
      <w:pPr>
        <w:pStyle w:val="ListParagraph"/>
        <w:widowControl/>
        <w:ind w:left="0"/>
        <w:rPr>
          <w:color w:val="auto"/>
          <w:highlight w:val="yellow"/>
        </w:rPr>
      </w:pPr>
    </w:p>
    <w:p w14:paraId="42440A5F" w14:textId="24E55E67" w:rsidR="00530D15" w:rsidRPr="00270FC7" w:rsidRDefault="00530D15" w:rsidP="00270FC7">
      <w:pPr>
        <w:pStyle w:val="ListParagraph"/>
        <w:widowControl/>
        <w:numPr>
          <w:ilvl w:val="2"/>
          <w:numId w:val="27"/>
        </w:numPr>
        <w:rPr>
          <w:color w:val="auto"/>
          <w:highlight w:val="yellow"/>
        </w:rPr>
      </w:pPr>
      <w:r w:rsidRPr="00270FC7">
        <w:rPr>
          <w:color w:val="auto"/>
          <w:highlight w:val="yellow"/>
        </w:rPr>
        <w:t xml:space="preserve">Remove </w:t>
      </w:r>
      <w:r w:rsidR="00EF0D97">
        <w:rPr>
          <w:color w:val="auto"/>
          <w:highlight w:val="yellow"/>
        </w:rPr>
        <w:t xml:space="preserve">the </w:t>
      </w:r>
      <w:r w:rsidRPr="00270FC7">
        <w:rPr>
          <w:color w:val="auto"/>
          <w:highlight w:val="yellow"/>
        </w:rPr>
        <w:t xml:space="preserve">supernatant and resuspend </w:t>
      </w:r>
      <w:r w:rsidR="00EF0D97">
        <w:rPr>
          <w:color w:val="auto"/>
          <w:highlight w:val="yellow"/>
        </w:rPr>
        <w:t xml:space="preserve">the </w:t>
      </w:r>
      <w:r w:rsidRPr="00270FC7">
        <w:rPr>
          <w:b/>
          <w:color w:val="auto"/>
          <w:highlight w:val="yellow"/>
        </w:rPr>
        <w:t>membrane</w:t>
      </w:r>
      <w:r w:rsidRPr="00270FC7">
        <w:rPr>
          <w:color w:val="auto"/>
          <w:highlight w:val="yellow"/>
        </w:rPr>
        <w:t xml:space="preserve"> pellet in</w:t>
      </w:r>
      <w:r w:rsidR="00EF0D97">
        <w:rPr>
          <w:color w:val="auto"/>
          <w:highlight w:val="yellow"/>
        </w:rPr>
        <w:t xml:space="preserve"> the</w:t>
      </w:r>
      <w:r w:rsidRPr="00270FC7">
        <w:rPr>
          <w:color w:val="auto"/>
          <w:highlight w:val="yellow"/>
        </w:rPr>
        <w:t xml:space="preserve"> desired final volume of </w:t>
      </w:r>
      <w:r w:rsidR="00EF0D97">
        <w:rPr>
          <w:color w:val="auto"/>
          <w:highlight w:val="yellow"/>
        </w:rPr>
        <w:t>s</w:t>
      </w:r>
      <w:r w:rsidRPr="00270FC7">
        <w:rPr>
          <w:color w:val="auto"/>
          <w:highlight w:val="yellow"/>
        </w:rPr>
        <w:t xml:space="preserve">ample </w:t>
      </w:r>
      <w:r w:rsidR="00EF0D97">
        <w:rPr>
          <w:color w:val="auto"/>
          <w:highlight w:val="yellow"/>
        </w:rPr>
        <w:t>b</w:t>
      </w:r>
      <w:r w:rsidRPr="00270FC7">
        <w:rPr>
          <w:color w:val="auto"/>
          <w:highlight w:val="yellow"/>
        </w:rPr>
        <w:t>uffer</w:t>
      </w:r>
      <w:r w:rsidR="00736BB4" w:rsidRPr="00270FC7">
        <w:rPr>
          <w:color w:val="auto"/>
          <w:highlight w:val="yellow"/>
        </w:rPr>
        <w:t xml:space="preserve"> (250 to 500 </w:t>
      </w:r>
      <w:r w:rsidR="00270FC7">
        <w:rPr>
          <w:color w:val="auto"/>
          <w:highlight w:val="yellow"/>
        </w:rPr>
        <w:t>µL</w:t>
      </w:r>
      <w:r w:rsidR="00736BB4" w:rsidRPr="00270FC7">
        <w:rPr>
          <w:color w:val="auto"/>
          <w:highlight w:val="yellow"/>
        </w:rPr>
        <w:t>, depending on the size of the pellet and desired concentration)</w:t>
      </w:r>
      <w:r w:rsidRPr="00270FC7">
        <w:rPr>
          <w:color w:val="auto"/>
          <w:highlight w:val="yellow"/>
        </w:rPr>
        <w:t>.</w:t>
      </w:r>
    </w:p>
    <w:p w14:paraId="474EC863" w14:textId="77777777" w:rsidR="00530D15" w:rsidRPr="00270FC7" w:rsidRDefault="00530D15" w:rsidP="00270FC7">
      <w:pPr>
        <w:pStyle w:val="ListParagraph"/>
        <w:widowControl/>
        <w:ind w:left="0"/>
        <w:rPr>
          <w:color w:val="auto"/>
          <w:highlight w:val="yellow"/>
        </w:rPr>
      </w:pPr>
    </w:p>
    <w:p w14:paraId="346A4AB1" w14:textId="72A7E3E7" w:rsidR="00530D15" w:rsidRPr="00270FC7" w:rsidRDefault="00861C49" w:rsidP="00270FC7">
      <w:pPr>
        <w:pStyle w:val="ListParagraph"/>
        <w:widowControl/>
        <w:numPr>
          <w:ilvl w:val="1"/>
          <w:numId w:val="27"/>
        </w:numPr>
        <w:autoSpaceDE/>
        <w:autoSpaceDN/>
        <w:adjustRightInd/>
        <w:rPr>
          <w:highlight w:val="yellow"/>
        </w:rPr>
      </w:pPr>
      <w:r w:rsidRPr="00270FC7">
        <w:rPr>
          <w:highlight w:val="yellow"/>
        </w:rPr>
        <w:t xml:space="preserve">Sonicate </w:t>
      </w:r>
      <w:r w:rsidR="00EF0D97">
        <w:rPr>
          <w:highlight w:val="yellow"/>
        </w:rPr>
        <w:t xml:space="preserve">the </w:t>
      </w:r>
      <w:r w:rsidR="00530D15" w:rsidRPr="00270FC7">
        <w:rPr>
          <w:highlight w:val="yellow"/>
        </w:rPr>
        <w:t>sample pellets for 3</w:t>
      </w:r>
      <w:r w:rsidR="00045791" w:rsidRPr="00270FC7">
        <w:rPr>
          <w:highlight w:val="yellow"/>
        </w:rPr>
        <w:t xml:space="preserve"> </w:t>
      </w:r>
      <w:r w:rsidR="00530D15" w:rsidRPr="00270FC7">
        <w:rPr>
          <w:highlight w:val="yellow"/>
        </w:rPr>
        <w:t>s in an ice bath at a power setting of 5 (50%</w:t>
      </w:r>
      <w:r w:rsidR="00EF0D97">
        <w:rPr>
          <w:highlight w:val="yellow"/>
        </w:rPr>
        <w:t xml:space="preserve"> of 125 W maximum power at 20 kHz, see </w:t>
      </w:r>
      <w:r w:rsidR="00EF0D97" w:rsidRPr="00EF0D97">
        <w:rPr>
          <w:b/>
          <w:highlight w:val="yellow"/>
        </w:rPr>
        <w:t>the Table of Materials</w:t>
      </w:r>
      <w:r w:rsidR="00530D15" w:rsidRPr="00270FC7">
        <w:rPr>
          <w:highlight w:val="yellow"/>
        </w:rPr>
        <w:t>).</w:t>
      </w:r>
    </w:p>
    <w:p w14:paraId="344E624C" w14:textId="77777777" w:rsidR="00861C49" w:rsidRPr="00270FC7" w:rsidRDefault="00861C49" w:rsidP="00270FC7">
      <w:pPr>
        <w:pStyle w:val="ListParagraph"/>
        <w:widowControl/>
        <w:autoSpaceDE/>
        <w:autoSpaceDN/>
        <w:adjustRightInd/>
        <w:ind w:left="0"/>
        <w:rPr>
          <w:highlight w:val="yellow"/>
        </w:rPr>
      </w:pPr>
    </w:p>
    <w:p w14:paraId="35F4685A" w14:textId="4FFA4D2E" w:rsidR="00861C49" w:rsidRPr="00270FC7" w:rsidRDefault="00861C49" w:rsidP="00270FC7">
      <w:pPr>
        <w:pStyle w:val="ListParagraph"/>
        <w:widowControl/>
        <w:numPr>
          <w:ilvl w:val="1"/>
          <w:numId w:val="27"/>
        </w:numPr>
        <w:autoSpaceDE/>
        <w:autoSpaceDN/>
        <w:adjustRightInd/>
      </w:pPr>
      <w:r w:rsidRPr="00270FC7">
        <w:t xml:space="preserve">Store </w:t>
      </w:r>
      <w:r w:rsidR="00EF0D97">
        <w:t xml:space="preserve">the </w:t>
      </w:r>
      <w:r w:rsidRPr="00270FC7">
        <w:t xml:space="preserve">samples at </w:t>
      </w:r>
      <w:r w:rsidRPr="00270FC7">
        <w:rPr>
          <w:color w:val="auto"/>
        </w:rPr>
        <w:t>4 °C (short term) or -20 °C (long term)</w:t>
      </w:r>
      <w:r w:rsidR="008B0E4D" w:rsidRPr="00270FC7">
        <w:rPr>
          <w:color w:val="auto"/>
        </w:rPr>
        <w:t>.</w:t>
      </w:r>
    </w:p>
    <w:p w14:paraId="7D88E271" w14:textId="77777777" w:rsidR="00045791" w:rsidRPr="00270FC7" w:rsidRDefault="00045791" w:rsidP="00270FC7">
      <w:pPr>
        <w:pStyle w:val="ListParagraph"/>
        <w:widowControl/>
        <w:autoSpaceDE/>
        <w:autoSpaceDN/>
        <w:adjustRightInd/>
        <w:ind w:left="0"/>
      </w:pPr>
    </w:p>
    <w:p w14:paraId="3672AC05" w14:textId="6E3C1E4D" w:rsidR="00045791" w:rsidRPr="00270FC7" w:rsidRDefault="00861C49" w:rsidP="00270FC7">
      <w:pPr>
        <w:pStyle w:val="ListParagraph"/>
        <w:widowControl/>
        <w:numPr>
          <w:ilvl w:val="1"/>
          <w:numId w:val="27"/>
        </w:numPr>
        <w:autoSpaceDE/>
        <w:autoSpaceDN/>
        <w:adjustRightInd/>
      </w:pPr>
      <w:r w:rsidRPr="00270FC7">
        <w:t>Examine</w:t>
      </w:r>
      <w:r w:rsidR="00EF0D97">
        <w:t xml:space="preserve"> the</w:t>
      </w:r>
      <w:r w:rsidRPr="00270FC7">
        <w:t xml:space="preserve"> s</w:t>
      </w:r>
      <w:r w:rsidR="0028229D" w:rsidRPr="00270FC7">
        <w:t xml:space="preserve">amples </w:t>
      </w:r>
      <w:r w:rsidRPr="00270FC7">
        <w:t xml:space="preserve">for purity of fractionation by performing a </w:t>
      </w:r>
      <w:r w:rsidR="00EF0D97">
        <w:t>w</w:t>
      </w:r>
      <w:r w:rsidRPr="00270FC7">
        <w:t xml:space="preserve">estern </w:t>
      </w:r>
      <w:r w:rsidR="00EF0D97">
        <w:t>b</w:t>
      </w:r>
      <w:r w:rsidRPr="00270FC7">
        <w:t>lot utilizing</w:t>
      </w:r>
      <w:r w:rsidR="0028229D" w:rsidRPr="00270FC7">
        <w:t xml:space="preserve"> </w:t>
      </w:r>
      <w:r w:rsidRPr="00270FC7">
        <w:t xml:space="preserve">antibodies against </w:t>
      </w:r>
      <w:r w:rsidR="00EA5A23" w:rsidRPr="00270FC7">
        <w:t xml:space="preserve">protein markers </w:t>
      </w:r>
      <w:r w:rsidRPr="00270FC7">
        <w:t>found in the</w:t>
      </w:r>
      <w:r w:rsidR="00EA5A23" w:rsidRPr="00270FC7">
        <w:t xml:space="preserve"> cytoplasm</w:t>
      </w:r>
      <w:r w:rsidR="0028229D" w:rsidRPr="00270FC7">
        <w:t xml:space="preserve">, mitochondria </w:t>
      </w:r>
      <w:r w:rsidR="00EA5A23" w:rsidRPr="00270FC7">
        <w:t>and membrane compartments of the cell</w:t>
      </w:r>
      <w:r w:rsidR="00EF0D97">
        <w:t xml:space="preserve"> (refer to the representative results section)</w:t>
      </w:r>
      <w:r w:rsidR="0028229D" w:rsidRPr="00270FC7">
        <w:t>.</w:t>
      </w:r>
    </w:p>
    <w:p w14:paraId="496AB0B4" w14:textId="77777777" w:rsidR="001C1E49" w:rsidRPr="00270FC7" w:rsidRDefault="001C1E49" w:rsidP="00270FC7">
      <w:pPr>
        <w:pStyle w:val="NormalWeb"/>
        <w:widowControl/>
        <w:spacing w:before="0" w:beforeAutospacing="0" w:after="0" w:afterAutospacing="0"/>
        <w:rPr>
          <w:b/>
        </w:rPr>
      </w:pPr>
    </w:p>
    <w:p w14:paraId="38928F27" w14:textId="2699642D" w:rsidR="00861C49" w:rsidRPr="00EF0D97" w:rsidRDefault="006305D7" w:rsidP="00270FC7">
      <w:pPr>
        <w:pStyle w:val="NormalWeb"/>
        <w:widowControl/>
        <w:spacing w:before="0" w:beforeAutospacing="0" w:after="0" w:afterAutospacing="0"/>
        <w:rPr>
          <w:b/>
          <w:bCs/>
        </w:rPr>
      </w:pPr>
      <w:r w:rsidRPr="00270FC7">
        <w:rPr>
          <w:b/>
        </w:rPr>
        <w:t>REPRESENTATIVE RESULTS</w:t>
      </w:r>
      <w:r w:rsidR="00EF1462" w:rsidRPr="00270FC7">
        <w:rPr>
          <w:b/>
        </w:rPr>
        <w:t>:</w:t>
      </w:r>
    </w:p>
    <w:p w14:paraId="08CA4B17" w14:textId="3B09407C" w:rsidR="00754FA8" w:rsidRPr="00270FC7" w:rsidRDefault="00861C49" w:rsidP="00270FC7">
      <w:pPr>
        <w:pStyle w:val="NoSpacing"/>
        <w:widowControl/>
      </w:pPr>
      <w:r w:rsidRPr="00270FC7">
        <w:t>Successful fractionation of</w:t>
      </w:r>
      <w:r w:rsidR="00003DF3" w:rsidRPr="00270FC7">
        <w:t xml:space="preserve"> undifferentiated</w:t>
      </w:r>
      <w:r w:rsidRPr="00270FC7">
        <w:t xml:space="preserve"> U937</w:t>
      </w:r>
      <w:r w:rsidR="00D40AEC" w:rsidRPr="00270FC7">
        <w:fldChar w:fldCharType="begin" w:fldLock="1"/>
      </w:r>
      <w:r w:rsidR="001002BA" w:rsidRPr="00270FC7">
        <w:instrText>ADDIN CSL_CITATION { "citationItems" : [ { "id" : "ITEM-1", "itemData" : { "DOI" : "10.1002/ijc.2910170504", "ISBN" : "0020-7136 (Print) 0020-7136 (Linking)", "ISSN" : "0020-7136", "PMID" : "178611", "abstract" : "A human hematopoietic cell line (U-937) with exceptional characteristics was derived from a patient with generalized histiocytic lymphoma. The morphology of the cell line was identical to that of the tumor cells in the pleural effusion from which the line was derived. Since Epstein-Barr virus (EBV) carrying diploid lymphoblastoid cell lines unrelated to the tumor population often become established in vitro from non-Burkitt lymphoma explants, several parameters were studied to discriminate the U-937 from such lines: morphology in vitro, growth characteristics, cytochemistry, surface receptor pattern, Ig production, lysozyme production, beta2-microglobulin production, presence of EBV genome and karyotype. In all these respects U-937 differed from prototype lymphoblastoid cell lines. The histiocytic origin of the cell line was shown by its capacity for lysozyme production and the strong esterase activity (naphtol AS-D acetate esterase inhibited by NaF) of the cells. It is therefore concluded that the U-937 is a neoplastic, histiocytic cell line.", "author" : [ { "dropping-particle" : "", "family" : "Sundstr\u00f6m", "given" : "C", "non-dropping-particle" : "", "parse-names" : false, "suffix" : "" }, { "dropping-particle" : "", "family" : "Nilsson", "given" : "K", "non-dropping-particle" : "", "parse-names" : false, "suffix" : "" } ], "container-title" : "International Journal of Cancer", "id" : "ITEM-1", "issue" : "5", "issued" : { "date-parts" : [ [ "1976" ] ] }, "page" : "565-77", "title" : "Establishment and characterization of a human histiocytic lymphoma cell line (U-937).", "type" : "article-journal", "volume" : "17" }, "uris" : [ "http://www.mendeley.com/documents/?uuid=34e41079-f538-46ab-9f9d-cc5f50f82911" ] } ], "mendeley" : { "formattedCitation" : "&lt;sup&gt;8&lt;/sup&gt;", "plainTextFormattedCitation" : "8", "previouslyFormattedCitation" : "&lt;sup&gt;8&lt;/sup&gt;" }, "properties" : { "noteIndex" : 0 }, "schema" : "https://github.com/citation-style-language/schema/raw/master/csl-citation.json" }</w:instrText>
      </w:r>
      <w:r w:rsidR="00D40AEC" w:rsidRPr="00270FC7">
        <w:fldChar w:fldCharType="separate"/>
      </w:r>
      <w:r w:rsidR="0000225F" w:rsidRPr="00270FC7">
        <w:rPr>
          <w:vertAlign w:val="superscript"/>
        </w:rPr>
        <w:t>8</w:t>
      </w:r>
      <w:r w:rsidR="00D40AEC" w:rsidRPr="00270FC7">
        <w:fldChar w:fldCharType="end"/>
      </w:r>
      <w:r w:rsidRPr="00270FC7">
        <w:t xml:space="preserve"> cells grown in suspension was accomplished using the protocol detailed a</w:t>
      </w:r>
      <w:r w:rsidR="00645EB5" w:rsidRPr="00270FC7">
        <w:t xml:space="preserve">bove and illustrated in </w:t>
      </w:r>
      <w:r w:rsidR="00270FC7" w:rsidRPr="00270FC7">
        <w:rPr>
          <w:b/>
        </w:rPr>
        <w:t>Figure 1</w:t>
      </w:r>
      <w:r w:rsidR="00EA5A23" w:rsidRPr="00270FC7">
        <w:t>. The samples</w:t>
      </w:r>
      <w:r w:rsidR="003D34CE" w:rsidRPr="00270FC7">
        <w:t xml:space="preserve"> </w:t>
      </w:r>
      <w:r w:rsidR="00EA5A23" w:rsidRPr="00270FC7">
        <w:t xml:space="preserve">obtained </w:t>
      </w:r>
      <w:r w:rsidR="00FC3E19" w:rsidRPr="00270FC7">
        <w:t xml:space="preserve">with this </w:t>
      </w:r>
      <w:r w:rsidR="00FC3E19" w:rsidRPr="00270FC7">
        <w:lastRenderedPageBreak/>
        <w:t xml:space="preserve">method </w:t>
      </w:r>
      <w:r w:rsidR="003D34CE" w:rsidRPr="00270FC7">
        <w:t xml:space="preserve">were </w:t>
      </w:r>
      <w:r w:rsidR="002D78FE" w:rsidRPr="00270FC7">
        <w:t xml:space="preserve">subjected to </w:t>
      </w:r>
      <w:r w:rsidR="00EF0D97">
        <w:t>w</w:t>
      </w:r>
      <w:r w:rsidR="000E0990" w:rsidRPr="00270FC7">
        <w:t>estern blotting</w:t>
      </w:r>
      <w:r w:rsidR="00846C75" w:rsidRPr="00270FC7">
        <w:fldChar w:fldCharType="begin" w:fldLock="1"/>
      </w:r>
      <w:r w:rsidR="001002BA" w:rsidRPr="00270FC7">
        <w:instrText>ADDIN CSL_CITATION { "citationItems" : [ { "id" : "ITEM-1", "itemData" : { "DOI" : "10.1073/pnas.76.9.4350", "ISBN" : "0027-8424 (Print) 0027-8424 (Linking)", "ISSN" : "0027-8424", "PMID" : "388439", "abstract" : "A method has been devised for the electrophoretic transfer of proteins from polyacrylamide gels to nitrocellulose sheets. The method results in quantitative transfer of ribosomal proteins from gels containing urea. For sodium dodecyl sulfate gels, the original band pattern was obtained with no loss of resolution, but the transfer was not quantitative. The method allows detection of proteins by autoradiography and is simpler than conventional procedures. The immobilized proteins were detectable by immunological procedures. All additional binding capacity on the nitrocellulose was blocked with excess protein; then a specific antibody was bound and, finally, a second antibody directed against the first antibody. The second antibody was either radioactively labeled or conjugated to fluorescein or to peroxidase. The specific protein was then detected by either autoradiography, under UV light, or by the peroxidase reaction product, respectively. In the latter case, as little as 100 pg of protein was clearly detectable. It is anticipated that the procedure will be applicable to analysis of a wide variety of proteins with specific reactions or ligands.", "author" : [ { "dropping-particle" : "", "family" : "Towbin", "given" : "H.", "non-dropping-particle" : "", "parse-names" : false, "suffix" : "" }, { "dropping-particle" : "", "family" : "Staehelin", "given" : "T.", "non-dropping-particle" : "", "parse-names" : false, "suffix" : "" }, { "dropping-particle" : "", "family" : "Gordon", "given" : "J.", "non-dropping-particle" : "", "parse-names" : false, "suffix" : "" } ], "container-title" : "Proceedings of the National Academy of Sciences", "id" : "ITEM-1", "issue" : "9", "issued" : { "date-parts" : [ [ "1979" ] ] }, "page" : "4350-4354", "title" : "Electrophoretic transfer of proteins from polyacrylamide gels to nitrocellulose sheets: procedure and some applications.", "type" : "article-journal", "volume" : "76" }, "uris" : [ "http://www.mendeley.com/documents/?uuid=eaae003c-82cb-440e-93d6-b7d11f87410e" ] } ], "mendeley" : { "formattedCitation" : "&lt;sup&gt;9&lt;/sup&gt;", "plainTextFormattedCitation" : "9", "previouslyFormattedCitation" : "&lt;sup&gt;9&lt;/sup&gt;" }, "properties" : { "noteIndex" : 0 }, "schema" : "https://github.com/citation-style-language/schema/raw/master/csl-citation.json" }</w:instrText>
      </w:r>
      <w:r w:rsidR="00846C75" w:rsidRPr="00270FC7">
        <w:fldChar w:fldCharType="separate"/>
      </w:r>
      <w:r w:rsidR="0000225F" w:rsidRPr="00270FC7">
        <w:rPr>
          <w:vertAlign w:val="superscript"/>
        </w:rPr>
        <w:t>9</w:t>
      </w:r>
      <w:r w:rsidR="00846C75" w:rsidRPr="00270FC7">
        <w:fldChar w:fldCharType="end"/>
      </w:r>
      <w:r w:rsidR="000E0990" w:rsidRPr="00270FC7">
        <w:t xml:space="preserve"> </w:t>
      </w:r>
      <w:r w:rsidR="00687ACC" w:rsidRPr="00270FC7">
        <w:t xml:space="preserve">utilizing a wet transfer method to a </w:t>
      </w:r>
      <w:r w:rsidR="00EF0D97">
        <w:t>p</w:t>
      </w:r>
      <w:r w:rsidR="00EF0D97" w:rsidRPr="00EF0D97">
        <w:t>olyvinylidene fluoride</w:t>
      </w:r>
      <w:r w:rsidR="00EF0D97" w:rsidRPr="00EF0D97">
        <w:t xml:space="preserve"> </w:t>
      </w:r>
      <w:r w:rsidR="00EF0D97">
        <w:t>(</w:t>
      </w:r>
      <w:r w:rsidR="00687ACC" w:rsidRPr="00270FC7">
        <w:t>PVDF</w:t>
      </w:r>
      <w:r w:rsidR="00EF0D97">
        <w:t>)</w:t>
      </w:r>
      <w:r w:rsidR="00687ACC" w:rsidRPr="00270FC7">
        <w:t xml:space="preserve"> membrane. The membrane was subsequently probed </w:t>
      </w:r>
      <w:r w:rsidR="003D34CE" w:rsidRPr="00270FC7">
        <w:t>with antibodies against cytoplasmic, mitochondrial and membrane lo</w:t>
      </w:r>
      <w:r w:rsidR="00645EB5" w:rsidRPr="00270FC7">
        <w:t>calized protein markers (</w:t>
      </w:r>
      <w:r w:rsidR="00645EB5" w:rsidRPr="00EF0D97">
        <w:rPr>
          <w:b/>
        </w:rPr>
        <w:t>Fig</w:t>
      </w:r>
      <w:r w:rsidR="00EF0D97" w:rsidRPr="00EF0D97">
        <w:rPr>
          <w:b/>
        </w:rPr>
        <w:t>ure</w:t>
      </w:r>
      <w:r w:rsidR="00645EB5" w:rsidRPr="00EF0D97">
        <w:rPr>
          <w:b/>
        </w:rPr>
        <w:t xml:space="preserve"> 2</w:t>
      </w:r>
      <w:r w:rsidR="00EF0D97">
        <w:t xml:space="preserve">, </w:t>
      </w:r>
      <w:r w:rsidR="00EF0D97" w:rsidRPr="00EF0D97">
        <w:rPr>
          <w:b/>
        </w:rPr>
        <w:t>Figure 3</w:t>
      </w:r>
      <w:r w:rsidR="00EF0D97">
        <w:t xml:space="preserve">, </w:t>
      </w:r>
      <w:r w:rsidR="00EF0D97" w:rsidRPr="00EF0D97">
        <w:rPr>
          <w:b/>
        </w:rPr>
        <w:t xml:space="preserve">Figure </w:t>
      </w:r>
      <w:r w:rsidR="00645EB5" w:rsidRPr="00EF0D97">
        <w:rPr>
          <w:b/>
        </w:rPr>
        <w:t>4</w:t>
      </w:r>
      <w:r w:rsidR="003D34CE" w:rsidRPr="00270FC7">
        <w:t>).</w:t>
      </w:r>
      <w:r w:rsidR="00270FC7">
        <w:t xml:space="preserve"> </w:t>
      </w:r>
      <w:r w:rsidR="001A3D73" w:rsidRPr="00270FC7">
        <w:t>The successful extraction</w:t>
      </w:r>
      <w:r w:rsidR="004C5CC2" w:rsidRPr="00270FC7">
        <w:t xml:space="preserve"> of cytoplasmic proteins</w:t>
      </w:r>
      <w:r w:rsidR="001A3D73" w:rsidRPr="00270FC7">
        <w:t xml:space="preserve"> </w:t>
      </w:r>
      <w:r w:rsidR="004C5CC2" w:rsidRPr="00270FC7">
        <w:t xml:space="preserve">can be verified </w:t>
      </w:r>
      <w:r w:rsidR="00EA5A23" w:rsidRPr="00270FC7">
        <w:t xml:space="preserve">by </w:t>
      </w:r>
      <w:r w:rsidR="004C5CC2" w:rsidRPr="00270FC7">
        <w:t xml:space="preserve">probing the blot with </w:t>
      </w:r>
      <w:r w:rsidR="00FC3E19" w:rsidRPr="00270FC7">
        <w:t xml:space="preserve">antibodies against </w:t>
      </w:r>
      <w:r w:rsidR="00EA5A23" w:rsidRPr="00270FC7">
        <w:t xml:space="preserve">the cytosolic protein </w:t>
      </w:r>
      <w:r w:rsidR="00EF0D97">
        <w:t>g</w:t>
      </w:r>
      <w:r w:rsidR="00EA5A23" w:rsidRPr="00270FC7">
        <w:t>lyceraldehyde-3-phosphate dehydrogenase</w:t>
      </w:r>
      <w:r w:rsidR="00260D68" w:rsidRPr="00270FC7">
        <w:fldChar w:fldCharType="begin" w:fldLock="1"/>
      </w:r>
      <w:r w:rsidR="001002BA" w:rsidRPr="00270FC7">
        <w:instrText>ADDIN CSL_CITATION { "citationItems" : [ { "id" : "ITEM-1", "itemData" : { "DOI" : "10.1152/physiolgenomics.00025.2005", "ISBN" : "1531-2267 (Electronic)\\n1094-8341 (Linking)", "ISSN" : "1094-8341", "PMID" : "15769908", "abstract" : "Quantitative gene expression data are often normalized to the expression levels of control or so-called \"housekeeping\" genes. An inherent assumption in the use of housekeeping genes is that expression of the genes remains constant in the cells or tissues under investigation. Although exceptions to this assumption are well documented, housekeeping genes are of value in fully characterized systems. Glyceraldehyde-3-phosphate dehydrogenase (GAPDH) is one of the most commonly used housekeeping genes used in comparisons of gene expression data. To investigate the value of GAPDH as a housekeeping gene in human tissues, the expression of GAPDH mRNA was measured in a panel of 72 different pathologically normal human tissue types. Measurements were obtained from 371,088 multiplexed, quantitative real-time RT-PCRs with specific target genes. Significant differences in the expression levels of GAPDH mRNA were observed between tissue types and between donors of the same tissue. A 15-fold difference in GAPDH mRNA copy numbers was observed between the highest and lowest expressing tissue types, skeletal muscle and breast, respectively. No specific effect of either age or gender was observed on GAPDH mRNA expression. These data provide an extensive analysis of GAPDH mRNA expression in human tissues and confirm previous reports of the marked variability of GAPDH expression between tissue types. These data establish comparative levels of expression and can be used to add value to gene expression data in which GAPDH is used as the internal control.\\n", "author" : [ { "dropping-particle" : "", "family" : "Barber", "given" : "Robert D.", "non-dropping-particle" : "", "parse-names" : false, "suffix" : "" }, { "dropping-particle" : "", "family" : "Harmer", "given" : "Dan W.", "non-dropping-particle" : "", "parse-names" : false, "suffix" : "" }, { "dropping-particle" : "", "family" : "Coleman", "given" : "Robert A.", "non-dropping-particle" : "", "parse-names" : false, "suffix" : "" }, { "dropping-particle" : "", "family" : "Clark", "given" : "Brian J.", "non-dropping-particle" : "", "parse-names" : false, "suffix" : "" } ], "container-title" : "Physiological Genomics", "id" : "ITEM-1", "issue" : "3", "issued" : { "date-parts" : [ [ "2005" ] ] }, "page" : "389-395", "title" : "GAPDH as a housekeeping gene: analysis of GAPDH mRNA expression in a panel of 72 human tissues", "type" : "article-journal", "volume" : "21" }, "uris" : [ "http://www.mendeley.com/documents/?uuid=235304cd-43b7-430e-ac0f-e8b7dcc77aef" ] } ], "mendeley" : { "formattedCitation" : "&lt;sup&gt;10&lt;/sup&gt;", "plainTextFormattedCitation" : "10", "previouslyFormattedCitation" : "&lt;sup&gt;10&lt;/sup&gt;" }, "properties" : { "noteIndex" : 0 }, "schema" : "https://github.com/citation-style-language/schema/raw/master/csl-citation.json" }</w:instrText>
      </w:r>
      <w:r w:rsidR="00260D68" w:rsidRPr="00270FC7">
        <w:fldChar w:fldCharType="separate"/>
      </w:r>
      <w:r w:rsidR="0000225F" w:rsidRPr="00270FC7">
        <w:rPr>
          <w:vertAlign w:val="superscript"/>
        </w:rPr>
        <w:t>10</w:t>
      </w:r>
      <w:r w:rsidR="00260D68" w:rsidRPr="00270FC7">
        <w:fldChar w:fldCharType="end"/>
      </w:r>
      <w:r w:rsidR="00EA5A23" w:rsidRPr="00270FC7">
        <w:t xml:space="preserve"> (GAPDH)</w:t>
      </w:r>
      <w:r w:rsidR="00FC3E19" w:rsidRPr="00270FC7">
        <w:t xml:space="preserve">, </w:t>
      </w:r>
      <w:r w:rsidR="00EA5A23" w:rsidRPr="00270FC7">
        <w:t xml:space="preserve">normally </w:t>
      </w:r>
      <w:r w:rsidR="00645EB5" w:rsidRPr="00270FC7">
        <w:t>localized to</w:t>
      </w:r>
      <w:r w:rsidR="00EA5A23" w:rsidRPr="00270FC7">
        <w:t xml:space="preserve"> the cytoplasm of the cell. As</w:t>
      </w:r>
      <w:r w:rsidR="00FC3E19" w:rsidRPr="00270FC7">
        <w:t xml:space="preserve"> shown</w:t>
      </w:r>
      <w:r w:rsidR="00B639E1" w:rsidRPr="00270FC7">
        <w:t xml:space="preserve"> by</w:t>
      </w:r>
      <w:r w:rsidR="00EF0D97">
        <w:t xml:space="preserve"> the</w:t>
      </w:r>
      <w:r w:rsidR="00B639E1" w:rsidRPr="00270FC7">
        <w:t xml:space="preserve"> immunoblot </w:t>
      </w:r>
      <w:r w:rsidR="00FC3E19" w:rsidRPr="00270FC7">
        <w:t>(</w:t>
      </w:r>
      <w:r w:rsidR="00270FC7" w:rsidRPr="00EF0D97">
        <w:rPr>
          <w:b/>
        </w:rPr>
        <w:t>Figure</w:t>
      </w:r>
      <w:r w:rsidR="00645EB5" w:rsidRPr="00EF0D97">
        <w:rPr>
          <w:b/>
        </w:rPr>
        <w:t xml:space="preserve"> 2</w:t>
      </w:r>
      <w:r w:rsidR="00EF0D97" w:rsidRPr="00EF0D97">
        <w:t>;</w:t>
      </w:r>
      <w:r w:rsidR="00B639E1" w:rsidRPr="00270FC7">
        <w:t xml:space="preserve"> bottom panel, l</w:t>
      </w:r>
      <w:r w:rsidR="00FC3E19" w:rsidRPr="00270FC7">
        <w:t xml:space="preserve">anes 1 </w:t>
      </w:r>
      <w:r w:rsidR="00EF0D97">
        <w:t>and</w:t>
      </w:r>
      <w:r w:rsidR="00FC3E19" w:rsidRPr="00270FC7">
        <w:t xml:space="preserve"> 2), </w:t>
      </w:r>
      <w:r w:rsidR="00B639E1" w:rsidRPr="00270FC7">
        <w:t xml:space="preserve">GAPDH is found only in the </w:t>
      </w:r>
      <w:r w:rsidR="00645EB5" w:rsidRPr="00270FC7">
        <w:t>digitonin extracted</w:t>
      </w:r>
      <w:r w:rsidR="00B639E1" w:rsidRPr="00270FC7">
        <w:t xml:space="preserve"> samples and </w:t>
      </w:r>
      <w:r w:rsidR="000E0990" w:rsidRPr="00270FC7">
        <w:t>no</w:t>
      </w:r>
      <w:r w:rsidR="00FC3E19" w:rsidRPr="00270FC7">
        <w:t xml:space="preserve"> contamination </w:t>
      </w:r>
      <w:r w:rsidR="000E0990" w:rsidRPr="00270FC7">
        <w:t xml:space="preserve">is observed </w:t>
      </w:r>
      <w:r w:rsidR="00FC3E19" w:rsidRPr="00270FC7">
        <w:t xml:space="preserve">in the </w:t>
      </w:r>
      <w:r w:rsidR="00645EB5" w:rsidRPr="00270FC7">
        <w:t>4</w:t>
      </w:r>
      <w:r w:rsidR="003B56AB">
        <w:t>,000</w:t>
      </w:r>
      <w:r w:rsidR="00645EB5" w:rsidRPr="00270FC7">
        <w:t xml:space="preserve"> × g pellets</w:t>
      </w:r>
      <w:r w:rsidR="00FC3E19" w:rsidRPr="00270FC7">
        <w:t xml:space="preserve"> (</w:t>
      </w:r>
      <w:r w:rsidR="00270FC7" w:rsidRPr="003B56AB">
        <w:rPr>
          <w:b/>
        </w:rPr>
        <w:t>Figure</w:t>
      </w:r>
      <w:r w:rsidR="00C56648" w:rsidRPr="003B56AB">
        <w:rPr>
          <w:b/>
        </w:rPr>
        <w:t xml:space="preserve"> 4</w:t>
      </w:r>
      <w:r w:rsidR="003B56AB">
        <w:t>; l</w:t>
      </w:r>
      <w:r w:rsidR="00FC3E19" w:rsidRPr="00270FC7">
        <w:t xml:space="preserve">anes 3 </w:t>
      </w:r>
      <w:r w:rsidR="003B56AB">
        <w:t>and</w:t>
      </w:r>
      <w:r w:rsidR="00FC3E19" w:rsidRPr="00270FC7">
        <w:t xml:space="preserve"> 4</w:t>
      </w:r>
      <w:r w:rsidR="003B56AB">
        <w:t xml:space="preserve"> on the</w:t>
      </w:r>
      <w:r w:rsidR="00B639E1" w:rsidRPr="00270FC7">
        <w:t xml:space="preserve"> bottom panel</w:t>
      </w:r>
      <w:r w:rsidR="00FC3E19" w:rsidRPr="00270FC7">
        <w:t xml:space="preserve">) or </w:t>
      </w:r>
      <w:r w:rsidR="00645EB5" w:rsidRPr="00270FC7">
        <w:t>18</w:t>
      </w:r>
      <w:r w:rsidR="003B56AB">
        <w:t>,000</w:t>
      </w:r>
      <w:r w:rsidR="00645EB5" w:rsidRPr="00270FC7">
        <w:t xml:space="preserve"> × g pellets</w:t>
      </w:r>
      <w:r w:rsidR="00FC3E19" w:rsidRPr="00270FC7">
        <w:t xml:space="preserve"> (</w:t>
      </w:r>
      <w:r w:rsidR="00270FC7" w:rsidRPr="003B56AB">
        <w:rPr>
          <w:b/>
        </w:rPr>
        <w:t>Figure</w:t>
      </w:r>
      <w:r w:rsidR="00C56648" w:rsidRPr="003B56AB">
        <w:rPr>
          <w:b/>
        </w:rPr>
        <w:t xml:space="preserve"> 4</w:t>
      </w:r>
      <w:r w:rsidR="003B56AB">
        <w:t>;</w:t>
      </w:r>
      <w:r w:rsidR="00C56648" w:rsidRPr="00270FC7">
        <w:t xml:space="preserve"> </w:t>
      </w:r>
      <w:r w:rsidR="003B56AB">
        <w:t>l</w:t>
      </w:r>
      <w:r w:rsidR="00FC3E19" w:rsidRPr="00270FC7">
        <w:t xml:space="preserve">anes 5 </w:t>
      </w:r>
      <w:r w:rsidR="003B56AB">
        <w:t>and</w:t>
      </w:r>
      <w:r w:rsidR="00FC3E19" w:rsidRPr="00270FC7">
        <w:t xml:space="preserve"> 6</w:t>
      </w:r>
      <w:r w:rsidR="003B56AB">
        <w:t xml:space="preserve"> on the</w:t>
      </w:r>
      <w:r w:rsidR="00B639E1" w:rsidRPr="00270FC7">
        <w:t xml:space="preserve"> bottom panel</w:t>
      </w:r>
      <w:r w:rsidR="00645EB5" w:rsidRPr="00270FC7">
        <w:t xml:space="preserve">). </w:t>
      </w:r>
      <w:r w:rsidR="00FC3E19" w:rsidRPr="00270FC7">
        <w:t>Probing for the voltage-dependent anion channel (VDAC), a protein localized to the outer mitochondrial membrane</w:t>
      </w:r>
      <w:r w:rsidR="00260D68" w:rsidRPr="00270FC7">
        <w:fldChar w:fldCharType="begin" w:fldLock="1"/>
      </w:r>
      <w:r w:rsidR="001002BA" w:rsidRPr="00270FC7">
        <w:instrText>ADDIN CSL_CITATION { "citationItems" : [ { "id" : "ITEM-1", "itemData" : { "DOI" : "10.1007/s002329900235", "ISBN" : "0022-2631 (Print)", "ISSN" : "00222631", "PMID" : "9178614", "abstract" : "The mitochondrial outer membrane channel, VDAC, is thought to serve as the major permeability pathway for metabolite flux between the cytoplasm and mitochondria. The permeability of VDAC to citrate, succinate, and phosphate was studied in channels reconstituted into planar phospholipid membranes. All ions showed large changes in permeability depending on whether the channel was in the open or in the low conductance, \"closed\" state, with the closed state always more cation selective. This was especially true for the divalent and trivalent anions. Additionally, the anion flux when the voltage was zero was shown to decrease to 5-11% of the open state flux depending on the anion studied. These results give the first rigorous examination of the ability of metabolites to permeate through VDAC channels and indicate that these channels can control the flux of these ions through the outer membrane. This lends more evidence to the growing body of experiments that suggest that the outer mitochondrial membrane has a much more important role in controlling mitochondrial activity than has been thought historically.", "author" : [ { "dropping-particle" : "", "family" : "Hodge", "given" : "T.", "non-dropping-particle" : "", "parse-names" : false, "suffix" : "" }, { "dropping-particle" : "", "family" : "Colombini", "given" : "M.", "non-dropping-particle" : "", "parse-names" : false, "suffix" : "" } ], "container-title" : "Journal of Membrane Biology", "id" : "ITEM-1", "issue" : "3", "issued" : { "date-parts" : [ [ "1997" ] ] }, "page" : "271-279", "title" : "Regulation of metabolite flux through voltage-gating of VDAC channels", "type" : "article-journal", "volume" : "157" }, "uris" : [ "http://www.mendeley.com/documents/?uuid=e7dc576d-328b-42f6-979e-c7b1eb801eb8" ] } ], "mendeley" : { "formattedCitation" : "&lt;sup&gt;11&lt;/sup&gt;", "plainTextFormattedCitation" : "11", "previouslyFormattedCitation" : "&lt;sup&gt;11&lt;/sup&gt;" }, "properties" : { "noteIndex" : 0 }, "schema" : "https://github.com/citation-style-language/schema/raw/master/csl-citation.json" }</w:instrText>
      </w:r>
      <w:r w:rsidR="00260D68" w:rsidRPr="00270FC7">
        <w:fldChar w:fldCharType="separate"/>
      </w:r>
      <w:r w:rsidR="0000225F" w:rsidRPr="00270FC7">
        <w:rPr>
          <w:vertAlign w:val="superscript"/>
        </w:rPr>
        <w:t>11</w:t>
      </w:r>
      <w:r w:rsidR="00260D68" w:rsidRPr="00270FC7">
        <w:fldChar w:fldCharType="end"/>
      </w:r>
      <w:r w:rsidR="00FC3E19" w:rsidRPr="00270FC7">
        <w:t xml:space="preserve">, </w:t>
      </w:r>
      <w:r w:rsidR="000E0990" w:rsidRPr="00270FC7">
        <w:t>shows</w:t>
      </w:r>
      <w:r w:rsidR="00B639E1" w:rsidRPr="00270FC7">
        <w:t xml:space="preserve"> the successful isolation of </w:t>
      </w:r>
      <w:r w:rsidR="004C5CC2" w:rsidRPr="00270FC7">
        <w:t>mitochondria</w:t>
      </w:r>
      <w:r w:rsidR="00645EB5" w:rsidRPr="00270FC7">
        <w:t xml:space="preserve"> in the 4</w:t>
      </w:r>
      <w:r w:rsidR="003B56AB">
        <w:t>,000</w:t>
      </w:r>
      <w:r w:rsidR="00645EB5" w:rsidRPr="00270FC7">
        <w:t xml:space="preserve"> × g pellets (</w:t>
      </w:r>
      <w:r w:rsidR="00270FC7" w:rsidRPr="003B56AB">
        <w:rPr>
          <w:b/>
        </w:rPr>
        <w:t>Figure</w:t>
      </w:r>
      <w:r w:rsidR="00645EB5" w:rsidRPr="003B56AB">
        <w:rPr>
          <w:b/>
        </w:rPr>
        <w:t xml:space="preserve"> 4</w:t>
      </w:r>
      <w:r w:rsidR="003B56AB">
        <w:t>;</w:t>
      </w:r>
      <w:r w:rsidR="00645EB5" w:rsidRPr="00270FC7">
        <w:t xml:space="preserve"> </w:t>
      </w:r>
      <w:r w:rsidR="003B56AB">
        <w:t>l</w:t>
      </w:r>
      <w:r w:rsidR="00645EB5" w:rsidRPr="00270FC7">
        <w:t xml:space="preserve">anes 3 </w:t>
      </w:r>
      <w:r w:rsidR="003B56AB">
        <w:t>and</w:t>
      </w:r>
      <w:r w:rsidR="00645EB5" w:rsidRPr="00270FC7">
        <w:t xml:space="preserve"> 4</w:t>
      </w:r>
      <w:r w:rsidR="003B56AB">
        <w:t xml:space="preserve"> on the</w:t>
      </w:r>
      <w:r w:rsidR="00645EB5" w:rsidRPr="00270FC7">
        <w:t xml:space="preserve"> middle panel)</w:t>
      </w:r>
      <w:r w:rsidR="00B639E1" w:rsidRPr="00270FC7">
        <w:t xml:space="preserve">, while </w:t>
      </w:r>
      <w:r w:rsidR="000E0990" w:rsidRPr="00270FC7">
        <w:t>the</w:t>
      </w:r>
      <w:r w:rsidR="00B639E1" w:rsidRPr="00270FC7">
        <w:t xml:space="preserve"> absence </w:t>
      </w:r>
      <w:r w:rsidR="000E0990" w:rsidRPr="00270FC7">
        <w:t xml:space="preserve">of this protein </w:t>
      </w:r>
      <w:r w:rsidR="00B639E1" w:rsidRPr="00270FC7">
        <w:t xml:space="preserve">in other fractions shows the lack of </w:t>
      </w:r>
      <w:r w:rsidR="000E0990" w:rsidRPr="00270FC7">
        <w:t>mitochondrial</w:t>
      </w:r>
      <w:r w:rsidR="00B639E1" w:rsidRPr="00270FC7">
        <w:t xml:space="preserve"> contamination</w:t>
      </w:r>
      <w:r w:rsidR="000E0990" w:rsidRPr="00270FC7">
        <w:t xml:space="preserve"> in the </w:t>
      </w:r>
      <w:r w:rsidR="00645EB5" w:rsidRPr="00270FC7">
        <w:t>18</w:t>
      </w:r>
      <w:r w:rsidR="00046028">
        <w:t>,000</w:t>
      </w:r>
      <w:r w:rsidR="00645EB5" w:rsidRPr="00270FC7">
        <w:t xml:space="preserve"> × g pellets </w:t>
      </w:r>
      <w:r w:rsidR="000E0990" w:rsidRPr="00270FC7">
        <w:t xml:space="preserve">or </w:t>
      </w:r>
      <w:r w:rsidR="00645EB5" w:rsidRPr="00270FC7">
        <w:t>digitonin</w:t>
      </w:r>
      <w:r w:rsidR="00046028">
        <w:t>-</w:t>
      </w:r>
      <w:r w:rsidR="00645EB5" w:rsidRPr="00270FC7">
        <w:t>extracted samples</w:t>
      </w:r>
      <w:r w:rsidR="000E0990" w:rsidRPr="00270FC7">
        <w:t xml:space="preserve">. </w:t>
      </w:r>
      <w:r w:rsidR="004C5CC2" w:rsidRPr="00270FC7">
        <w:t>Probing</w:t>
      </w:r>
      <w:r w:rsidR="000E0990" w:rsidRPr="00270FC7">
        <w:t xml:space="preserve"> for the </w:t>
      </w:r>
      <w:r w:rsidR="006F0F80" w:rsidRPr="00270FC7">
        <w:t>Na/</w:t>
      </w:r>
      <w:r w:rsidR="000E0990" w:rsidRPr="00270FC7">
        <w:t>K-ATPase α1 subunit</w:t>
      </w:r>
      <w:r w:rsidR="003617ED" w:rsidRPr="00270FC7">
        <w:t>,</w:t>
      </w:r>
      <w:r w:rsidR="00C56648" w:rsidRPr="00270FC7">
        <w:t xml:space="preserve"> </w:t>
      </w:r>
      <w:r w:rsidR="003617ED" w:rsidRPr="00270FC7">
        <w:t>part of an integral membrane heterodimer</w:t>
      </w:r>
      <w:r w:rsidR="00C56648" w:rsidRPr="00270FC7">
        <w:t xml:space="preserve"> found primarily in the plasma membrane</w:t>
      </w:r>
      <w:r w:rsidR="00260D68" w:rsidRPr="00270FC7">
        <w:fldChar w:fldCharType="begin" w:fldLock="1"/>
      </w:r>
      <w:r w:rsidR="001002BA" w:rsidRPr="00270FC7">
        <w:instrText>ADDIN CSL_CITATION { "citationItems" : [ { "id" : "ITEM-1", "itemData" : { "DOI" : "10.1152/ajpcell.2000.279.3.C541", "ISBN" : "1371213720", "ISSN" : "0363-6143", "PMID" : "10942705", "abstract" : "The Na(+)-K(+)-ATPase, or sodium pump, is the membrane-bound enzyme that maintains the Na(+) and K(+) gradients across the plasma membrane of animal cells. Because of its importance in many basic and specialized cellular functions, this enzyme must be able to adapt to changing cellular and physiological stimuli. This review presents an overview of the many mechanisms in place to regulate sodium pump activity in a tissue-specific manner. These mechanisms include regulation by substrates, membrane-associated components such as cytoskeletal elements and the gamma-subunit, and circulating endogenous inhibitors as well as a variety of hormones, including corticosteroids, peptide hormones, and catecholamines. In addition, the review considers the effects of a range of specific intracellular signaling pathways involved in the regulation of pump activity and subcellular distribution, with particular consideration given to the effects of protein kinases and phosphatases.", "author" : [ { "dropping-particle" : "", "family" : "Therien", "given" : "a G", "non-dropping-particle" : "", "parse-names" : false, "suffix" : "" }, { "dropping-particle" : "", "family" : "Blostein", "given" : "R", "non-dropping-particle" : "", "parse-names" : false, "suffix" : "" } ], "container-title" : "American journal of physiology. Cell physiology", "id" : "ITEM-1", "issue" : "3", "issued" : { "date-parts" : [ [ "2000" ] ] }, "page" : "C541-66", "title" : "Mechanisms of sodium pump regulation.", "type" : "article-journal", "volume" : "279" }, "uris" : [ "http://www.mendeley.com/documents/?uuid=b2f37efb-a8a4-40d0-a23b-37d346a9c11a" ] } ], "mendeley" : { "formattedCitation" : "&lt;sup&gt;12&lt;/sup&gt;", "plainTextFormattedCitation" : "12", "previouslyFormattedCitation" : "&lt;sup&gt;12&lt;/sup&gt;" }, "properties" : { "noteIndex" : 0 }, "schema" : "https://github.com/citation-style-language/schema/raw/master/csl-citation.json" }</w:instrText>
      </w:r>
      <w:r w:rsidR="00260D68" w:rsidRPr="00270FC7">
        <w:fldChar w:fldCharType="separate"/>
      </w:r>
      <w:r w:rsidR="0000225F" w:rsidRPr="00270FC7">
        <w:rPr>
          <w:vertAlign w:val="superscript"/>
        </w:rPr>
        <w:t>12</w:t>
      </w:r>
      <w:r w:rsidR="00260D68" w:rsidRPr="00270FC7">
        <w:fldChar w:fldCharType="end"/>
      </w:r>
      <w:r w:rsidR="000E0990" w:rsidRPr="00270FC7">
        <w:t xml:space="preserve">, </w:t>
      </w:r>
      <w:r w:rsidR="00C56648" w:rsidRPr="00270FC7">
        <w:t xml:space="preserve">shows the majority of this protein located in the </w:t>
      </w:r>
      <w:r w:rsidR="00645EB5" w:rsidRPr="00270FC7">
        <w:t>18</w:t>
      </w:r>
      <w:r w:rsidR="00046028">
        <w:t>,000</w:t>
      </w:r>
      <w:r w:rsidR="00645EB5" w:rsidRPr="00270FC7">
        <w:t xml:space="preserve"> × g pellets </w:t>
      </w:r>
      <w:r w:rsidR="00C56648" w:rsidRPr="00270FC7">
        <w:t>(</w:t>
      </w:r>
      <w:r w:rsidR="00270FC7" w:rsidRPr="00046028">
        <w:rPr>
          <w:b/>
        </w:rPr>
        <w:t>Figure</w:t>
      </w:r>
      <w:r w:rsidR="00046028">
        <w:t xml:space="preserve"> </w:t>
      </w:r>
      <w:r w:rsidR="00C56648" w:rsidRPr="00046028">
        <w:rPr>
          <w:b/>
        </w:rPr>
        <w:t>4</w:t>
      </w:r>
      <w:r w:rsidR="00046028">
        <w:t>;</w:t>
      </w:r>
      <w:r w:rsidR="00C56648" w:rsidRPr="00270FC7">
        <w:t xml:space="preserve"> </w:t>
      </w:r>
      <w:r w:rsidR="00046028">
        <w:t>l</w:t>
      </w:r>
      <w:r w:rsidR="00C56648" w:rsidRPr="00270FC7">
        <w:t xml:space="preserve">anes 5 </w:t>
      </w:r>
      <w:r w:rsidR="00046028">
        <w:t>and</w:t>
      </w:r>
      <w:r w:rsidR="00C56648" w:rsidRPr="00270FC7">
        <w:t xml:space="preserve"> 6</w:t>
      </w:r>
      <w:r w:rsidR="00046028">
        <w:t xml:space="preserve"> on the</w:t>
      </w:r>
      <w:r w:rsidR="00C56648" w:rsidRPr="00270FC7">
        <w:t xml:space="preserve"> top panel). This protein is </w:t>
      </w:r>
      <w:r w:rsidR="00645EB5" w:rsidRPr="00270FC7">
        <w:t>also detected in the 4</w:t>
      </w:r>
      <w:r w:rsidR="00046028">
        <w:t>,000</w:t>
      </w:r>
      <w:r w:rsidR="00645EB5" w:rsidRPr="00270FC7">
        <w:t xml:space="preserve"> × g pellets</w:t>
      </w:r>
      <w:r w:rsidR="00C56648" w:rsidRPr="00270FC7">
        <w:t xml:space="preserve"> (</w:t>
      </w:r>
      <w:r w:rsidR="00270FC7" w:rsidRPr="00046028">
        <w:rPr>
          <w:b/>
        </w:rPr>
        <w:t>Figure</w:t>
      </w:r>
      <w:r w:rsidR="00C56648" w:rsidRPr="00046028">
        <w:rPr>
          <w:b/>
        </w:rPr>
        <w:t xml:space="preserve"> 4</w:t>
      </w:r>
      <w:r w:rsidR="00046028">
        <w:t>;</w:t>
      </w:r>
      <w:r w:rsidR="00C56648" w:rsidRPr="00270FC7">
        <w:t xml:space="preserve"> </w:t>
      </w:r>
      <w:r w:rsidR="00046028">
        <w:t>l</w:t>
      </w:r>
      <w:r w:rsidR="00C56648" w:rsidRPr="00270FC7">
        <w:t xml:space="preserve">anes 3 </w:t>
      </w:r>
      <w:r w:rsidR="00046028">
        <w:t>and</w:t>
      </w:r>
      <w:r w:rsidR="00C56648" w:rsidRPr="00270FC7">
        <w:t xml:space="preserve"> 4</w:t>
      </w:r>
      <w:r w:rsidR="00046028">
        <w:t xml:space="preserve"> of the</w:t>
      </w:r>
      <w:r w:rsidR="00C56648" w:rsidRPr="00270FC7">
        <w:t xml:space="preserve"> top panel),</w:t>
      </w:r>
      <w:r w:rsidR="00375D90" w:rsidRPr="00270FC7">
        <w:t xml:space="preserve"> suggesting possible contamination</w:t>
      </w:r>
      <w:r w:rsidR="00645EB5" w:rsidRPr="00270FC7">
        <w:t xml:space="preserve"> with plasma membrane</w:t>
      </w:r>
      <w:r w:rsidR="00375D90" w:rsidRPr="00270FC7">
        <w:t xml:space="preserve">, though this </w:t>
      </w:r>
      <w:r w:rsidR="00645EB5" w:rsidRPr="00270FC7">
        <w:t xml:space="preserve">possibility </w:t>
      </w:r>
      <w:r w:rsidR="00375D90" w:rsidRPr="00270FC7">
        <w:t>is unlikely at the</w:t>
      </w:r>
      <w:r w:rsidR="00645EB5" w:rsidRPr="00270FC7">
        <w:t xml:space="preserve"> low speed</w:t>
      </w:r>
      <w:r w:rsidR="00375D90" w:rsidRPr="00270FC7">
        <w:t xml:space="preserve"> with which this </w:t>
      </w:r>
      <w:r w:rsidR="00645EB5" w:rsidRPr="00270FC7">
        <w:t>pellet</w:t>
      </w:r>
      <w:r w:rsidR="00375D90" w:rsidRPr="00270FC7">
        <w:t xml:space="preserve"> was obtained.</w:t>
      </w:r>
      <w:r w:rsidR="00C56648" w:rsidRPr="00270FC7">
        <w:t xml:space="preserve"> </w:t>
      </w:r>
      <w:r w:rsidR="00375D90" w:rsidRPr="00270FC7">
        <w:t xml:space="preserve">A more </w:t>
      </w:r>
      <w:r w:rsidR="0077325E" w:rsidRPr="00270FC7">
        <w:t>plausible</w:t>
      </w:r>
      <w:r w:rsidR="00375D90" w:rsidRPr="00270FC7">
        <w:t xml:space="preserve"> explanation is the presence of </w:t>
      </w:r>
      <w:r w:rsidR="00C56648" w:rsidRPr="00270FC7">
        <w:t>endoplasmic reticulum</w:t>
      </w:r>
      <w:r w:rsidR="00375D90" w:rsidRPr="00270FC7">
        <w:t xml:space="preserve"> (ER) in the </w:t>
      </w:r>
      <w:r w:rsidR="00645EB5" w:rsidRPr="00270FC7">
        <w:t>4</w:t>
      </w:r>
      <w:r w:rsidR="00046028">
        <w:t>,000</w:t>
      </w:r>
      <w:r w:rsidR="00645EB5" w:rsidRPr="00270FC7">
        <w:t xml:space="preserve"> × g pellets</w:t>
      </w:r>
      <w:r w:rsidR="00375D90" w:rsidRPr="00270FC7">
        <w:t xml:space="preserve"> sample, as transport of </w:t>
      </w:r>
      <w:proofErr w:type="spellStart"/>
      <w:r w:rsidR="00375D90" w:rsidRPr="00270FC7">
        <w:t>Na,K</w:t>
      </w:r>
      <w:proofErr w:type="spellEnd"/>
      <w:r w:rsidR="00375D90" w:rsidRPr="00270FC7">
        <w:t xml:space="preserve">-ATPase subunits from the ER to the plasma membrane </w:t>
      </w:r>
      <w:r w:rsidR="0077325E" w:rsidRPr="00270FC7">
        <w:t>has been</w:t>
      </w:r>
      <w:r w:rsidR="00375D90" w:rsidRPr="00270FC7">
        <w:t xml:space="preserve"> demonstrated by researchers</w:t>
      </w:r>
      <w:r w:rsidR="004C5CC2" w:rsidRPr="00270FC7">
        <w:fldChar w:fldCharType="begin" w:fldLock="1"/>
      </w:r>
      <w:r w:rsidR="001002BA" w:rsidRPr="00270FC7">
        <w:instrText>ADDIN CSL_CITATION { "citationItems" : [ { "id" : "ITEM-1", "itemData" : { "DOI" : "10.1073/pnas.94.20.10711", "ISBN" : "0027-8424 (Print)", "ISSN" : "0027-8424", "PMID" : "9380700", "abstract" : "Spectrin (betaISigma*) and ankyrin (AnkG119) associate with Golgi membranes and the dynactin complex, but their role in vesicle trafficking remains uncertain. We find that the actin-binding domain and membrane-association domain 1 (MAD1) of betaI spectrin together form a constitutive Golgi targeting signal in transfected MDCK cells. Expression of this signal in transfected cells disrupts the endogenous Golgi spectrin skeleton and blocks transport of alpha- and beta-Na,K-ATPase and vesicular stomatitis virus-G protein from the endoplasmic reticulum (ER) but does not disrupt the formation of Golgi stacks, the distribution of beta-COP, or the transport and surface display of E-cadherin. The Golgi spectrin skeleton is thus required for the transport of a subset of membrane proteins from the ER to the Golgi. We postulate that together with polyfunctional adapter proteins such as AnkG119, Golgi spectrin forms a docking complex that acts prior to the cis-Golgi, presumably with vesicular-tubular clusters (VTCs or ERGIC), to sequester specific membrane proteins into vesicles transiting between the ER and Golgi, and subsequently (probably involving other isoforms of spectrin and ankyrin) to mediate cargo transport within the Golgi and to other membrane compartments. We hypothesize that this vesicular spectrin-ankyrin adapter-protein trafficking (or tethering) system (SAATS) mediates the capture and transport of many membrane proteins and acts in conjunction with vesicle-targeting molecules to effect the efficient transport of cargo proteins.", "author" : [ { "dropping-particle" : "", "family" : "Devarajan", "given" : "P", "non-dropping-particle" : "", "parse-names" : false, "suffix" : "" }, { "dropping-particle" : "", "family" : "Stabach", "given" : "P R", "non-dropping-particle" : "", "parse-names" : false, "suffix" : "" }, { "dropping-particle" : "", "family" : "Matteis", "given" : "M A", "non-dropping-particle" : "De", "parse-names" : false, "suffix" : "" }, { "dropping-particle" : "", "family" : "Morrow", "given" : "J S", "non-dropping-particle" : "", "parse-names" : false, "suffix" : "" } ], "container-title" : "Proceedings of the National Academy of Sciences of the United States of America", "id" : "ITEM-1", "issue" : "20", "issued" : { "date-parts" : [ [ "1997" ] ] }, "page" : "10711-6", "title" : "Na,K-ATPase transport from endoplasmic reticulum to Golgi requires the Golgi spectrin-ankyrin G119 skeleton in Madin Darby canine kidney cells.", "type" : "article-journal", "volume" : "94" }, "uris" : [ "http://www.mendeley.com/documents/?uuid=dcc96080-8d69-4354-bed3-0ae274903c72" ] } ], "mendeley" : { "formattedCitation" : "&lt;sup&gt;13&lt;/sup&gt;", "plainTextFormattedCitation" : "13", "previouslyFormattedCitation" : "&lt;sup&gt;13&lt;/sup&gt;" }, "properties" : { "noteIndex" : 0 }, "schema" : "https://github.com/citation-style-language/schema/raw/master/csl-citation.json" }</w:instrText>
      </w:r>
      <w:r w:rsidR="004C5CC2" w:rsidRPr="00270FC7">
        <w:fldChar w:fldCharType="separate"/>
      </w:r>
      <w:r w:rsidR="0000225F" w:rsidRPr="00270FC7">
        <w:rPr>
          <w:vertAlign w:val="superscript"/>
        </w:rPr>
        <w:t>13</w:t>
      </w:r>
      <w:r w:rsidR="004C5CC2" w:rsidRPr="00270FC7">
        <w:fldChar w:fldCharType="end"/>
      </w:r>
      <w:r w:rsidR="00375D90" w:rsidRPr="00270FC7">
        <w:t>.</w:t>
      </w:r>
      <w:r w:rsidR="0077325E" w:rsidRPr="00270FC7">
        <w:t xml:space="preserve"> The lack of </w:t>
      </w:r>
      <w:proofErr w:type="spellStart"/>
      <w:proofErr w:type="gramStart"/>
      <w:r w:rsidR="0077325E" w:rsidRPr="00270FC7">
        <w:t>Na,K</w:t>
      </w:r>
      <w:proofErr w:type="spellEnd"/>
      <w:proofErr w:type="gramEnd"/>
      <w:r w:rsidR="0077325E" w:rsidRPr="00270FC7">
        <w:t xml:space="preserve">-ATPase </w:t>
      </w:r>
      <w:r w:rsidR="00A52D8A" w:rsidRPr="00270FC7">
        <w:t xml:space="preserve">α1 </w:t>
      </w:r>
      <w:r w:rsidR="0077325E" w:rsidRPr="00270FC7">
        <w:t xml:space="preserve">protein in the </w:t>
      </w:r>
      <w:r w:rsidR="000C5303" w:rsidRPr="00270FC7">
        <w:t xml:space="preserve">digitonin extracted </w:t>
      </w:r>
      <w:r w:rsidR="0077325E" w:rsidRPr="00270FC7">
        <w:t>samples (</w:t>
      </w:r>
      <w:r w:rsidR="00270FC7" w:rsidRPr="00046028">
        <w:rPr>
          <w:b/>
        </w:rPr>
        <w:t>Figure</w:t>
      </w:r>
      <w:r w:rsidR="0077325E" w:rsidRPr="00046028">
        <w:rPr>
          <w:b/>
        </w:rPr>
        <w:t xml:space="preserve"> 4</w:t>
      </w:r>
      <w:r w:rsidR="00046028">
        <w:t>;</w:t>
      </w:r>
      <w:r w:rsidR="0077325E" w:rsidRPr="00270FC7">
        <w:t xml:space="preserve"> </w:t>
      </w:r>
      <w:r w:rsidR="00046028">
        <w:t>l</w:t>
      </w:r>
      <w:r w:rsidR="0077325E" w:rsidRPr="00270FC7">
        <w:t xml:space="preserve">anes 1 </w:t>
      </w:r>
      <w:r w:rsidR="00046028">
        <w:t>and</w:t>
      </w:r>
      <w:r w:rsidR="0077325E" w:rsidRPr="00270FC7">
        <w:t xml:space="preserve"> 2</w:t>
      </w:r>
      <w:r w:rsidR="00046028">
        <w:t xml:space="preserve"> on the</w:t>
      </w:r>
      <w:r w:rsidR="0077325E" w:rsidRPr="00270FC7">
        <w:t xml:space="preserve"> top panel)</w:t>
      </w:r>
      <w:r w:rsidR="00CB2F4C" w:rsidRPr="00270FC7">
        <w:t xml:space="preserve"> demonstrates the purity of this</w:t>
      </w:r>
      <w:r w:rsidR="0077325E" w:rsidRPr="00270FC7">
        <w:t xml:space="preserve"> fraction</w:t>
      </w:r>
      <w:r w:rsidR="00CB2F4C" w:rsidRPr="00270FC7">
        <w:t>.</w:t>
      </w:r>
      <w:r w:rsidR="00E30F85" w:rsidRPr="00270FC7">
        <w:t xml:space="preserve"> </w:t>
      </w:r>
    </w:p>
    <w:p w14:paraId="457025F4" w14:textId="77777777" w:rsidR="00754FA8" w:rsidRPr="00270FC7" w:rsidRDefault="00754FA8" w:rsidP="00270FC7">
      <w:pPr>
        <w:widowControl/>
      </w:pPr>
    </w:p>
    <w:p w14:paraId="7F5815FC" w14:textId="57879D95" w:rsidR="004A71E4" w:rsidRPr="00270FC7" w:rsidRDefault="00E30F85" w:rsidP="00270FC7">
      <w:pPr>
        <w:widowControl/>
      </w:pPr>
      <w:r w:rsidRPr="00270FC7">
        <w:t>In contrast to the</w:t>
      </w:r>
      <w:r w:rsidR="00CB2F4C" w:rsidRPr="00270FC7">
        <w:t xml:space="preserve"> </w:t>
      </w:r>
      <w:r w:rsidR="00A63560" w:rsidRPr="00270FC7">
        <w:t>outcome</w:t>
      </w:r>
      <w:r w:rsidR="006B24DF" w:rsidRPr="00270FC7">
        <w:t xml:space="preserve"> observed during a successful fractionation </w:t>
      </w:r>
      <w:r w:rsidR="000C5303" w:rsidRPr="00270FC7">
        <w:t>(</w:t>
      </w:r>
      <w:r w:rsidR="00270FC7" w:rsidRPr="00046028">
        <w:rPr>
          <w:b/>
        </w:rPr>
        <w:t>Figure</w:t>
      </w:r>
      <w:r w:rsidR="000C5303" w:rsidRPr="00046028">
        <w:rPr>
          <w:b/>
        </w:rPr>
        <w:t xml:space="preserve"> 2</w:t>
      </w:r>
      <w:r w:rsidRPr="00270FC7">
        <w:t xml:space="preserve">), improper </w:t>
      </w:r>
      <w:r w:rsidR="006B24DF" w:rsidRPr="00270FC7">
        <w:t>execution of the protocol</w:t>
      </w:r>
      <w:r w:rsidRPr="00270FC7">
        <w:t xml:space="preserve"> </w:t>
      </w:r>
      <w:r w:rsidR="006B24DF" w:rsidRPr="00270FC7">
        <w:t xml:space="preserve">can </w:t>
      </w:r>
      <w:r w:rsidR="00754FA8" w:rsidRPr="00270FC7">
        <w:t>r</w:t>
      </w:r>
      <w:r w:rsidR="006B24DF" w:rsidRPr="00270FC7">
        <w:t>esult</w:t>
      </w:r>
      <w:r w:rsidR="00754FA8" w:rsidRPr="00270FC7">
        <w:t xml:space="preserve"> in </w:t>
      </w:r>
      <w:r w:rsidR="006B24DF" w:rsidRPr="00270FC7">
        <w:t xml:space="preserve">cross contamination of cellular components </w:t>
      </w:r>
      <w:r w:rsidR="000C5303" w:rsidRPr="00270FC7">
        <w:t>(</w:t>
      </w:r>
      <w:r w:rsidR="000C5303" w:rsidRPr="00046028">
        <w:rPr>
          <w:b/>
        </w:rPr>
        <w:t>Fig</w:t>
      </w:r>
      <w:r w:rsidR="00046028" w:rsidRPr="00046028">
        <w:rPr>
          <w:b/>
        </w:rPr>
        <w:t>ure</w:t>
      </w:r>
      <w:r w:rsidR="000C5303" w:rsidRPr="00046028">
        <w:rPr>
          <w:b/>
        </w:rPr>
        <w:t xml:space="preserve"> 3</w:t>
      </w:r>
      <w:r w:rsidR="00046028">
        <w:t xml:space="preserve">, </w:t>
      </w:r>
      <w:r w:rsidR="00046028" w:rsidRPr="00046028">
        <w:rPr>
          <w:b/>
        </w:rPr>
        <w:t xml:space="preserve">Figure </w:t>
      </w:r>
      <w:r w:rsidR="000C5303" w:rsidRPr="00046028">
        <w:rPr>
          <w:b/>
        </w:rPr>
        <w:t>4</w:t>
      </w:r>
      <w:r w:rsidR="006B24DF" w:rsidRPr="00270FC7">
        <w:t xml:space="preserve">). </w:t>
      </w:r>
      <w:r w:rsidR="001559D9" w:rsidRPr="00270FC7">
        <w:t>A high</w:t>
      </w:r>
      <w:r w:rsidR="00D718CD" w:rsidRPr="00270FC7">
        <w:t xml:space="preserve"> concentration of </w:t>
      </w:r>
      <w:proofErr w:type="spellStart"/>
      <w:proofErr w:type="gramStart"/>
      <w:r w:rsidR="00D718CD" w:rsidRPr="00270FC7">
        <w:t>Na,K</w:t>
      </w:r>
      <w:proofErr w:type="spellEnd"/>
      <w:proofErr w:type="gramEnd"/>
      <w:r w:rsidR="00D718CD" w:rsidRPr="00270FC7">
        <w:t>-ATPase α1 protein in the 4</w:t>
      </w:r>
      <w:r w:rsidR="00046028">
        <w:t>,000</w:t>
      </w:r>
      <w:r w:rsidR="00D718CD" w:rsidRPr="00270FC7">
        <w:t xml:space="preserve"> × g pellets</w:t>
      </w:r>
      <w:r w:rsidR="001559D9" w:rsidRPr="00270FC7">
        <w:t>,</w:t>
      </w:r>
      <w:r w:rsidR="008D711F" w:rsidRPr="00270FC7">
        <w:t xml:space="preserve"> when compared</w:t>
      </w:r>
      <w:r w:rsidR="00D718CD" w:rsidRPr="00270FC7">
        <w:t xml:space="preserve"> to the 18</w:t>
      </w:r>
      <w:r w:rsidR="00046028">
        <w:t>,000</w:t>
      </w:r>
      <w:r w:rsidR="00D718CD" w:rsidRPr="00270FC7">
        <w:t xml:space="preserve"> × g pellets</w:t>
      </w:r>
      <w:r w:rsidR="008D711F" w:rsidRPr="00270FC7">
        <w:t xml:space="preserve"> (</w:t>
      </w:r>
      <w:r w:rsidR="00270FC7" w:rsidRPr="00046028">
        <w:rPr>
          <w:b/>
        </w:rPr>
        <w:t>Figure</w:t>
      </w:r>
      <w:r w:rsidR="008D711F" w:rsidRPr="00046028">
        <w:rPr>
          <w:b/>
        </w:rPr>
        <w:t xml:space="preserve"> 3</w:t>
      </w:r>
      <w:r w:rsidR="008D711F" w:rsidRPr="00270FC7">
        <w:t xml:space="preserve"> </w:t>
      </w:r>
      <w:r w:rsidR="00046028">
        <w:t>{</w:t>
      </w:r>
      <w:r w:rsidR="008D711F" w:rsidRPr="00270FC7">
        <w:t>top panel</w:t>
      </w:r>
      <w:r w:rsidR="00046028">
        <w:t>,</w:t>
      </w:r>
      <w:r w:rsidR="008D711F" w:rsidRPr="00270FC7">
        <w:t xml:space="preserve"> lane 2-3</w:t>
      </w:r>
      <w:r w:rsidR="00046028">
        <w:t>]</w:t>
      </w:r>
      <w:r w:rsidR="008D711F" w:rsidRPr="00270FC7">
        <w:t xml:space="preserve"> and </w:t>
      </w:r>
      <w:r w:rsidR="00270FC7" w:rsidRPr="00046028">
        <w:rPr>
          <w:b/>
        </w:rPr>
        <w:t>Figure</w:t>
      </w:r>
      <w:r w:rsidR="008D711F" w:rsidRPr="00046028">
        <w:rPr>
          <w:b/>
        </w:rPr>
        <w:t xml:space="preserve"> 4B</w:t>
      </w:r>
      <w:r w:rsidR="008D711F" w:rsidRPr="00270FC7">
        <w:t xml:space="preserve"> </w:t>
      </w:r>
      <w:r w:rsidR="00046028">
        <w:t>[</w:t>
      </w:r>
      <w:r w:rsidR="008D711F" w:rsidRPr="00270FC7">
        <w:t>top panel, lanes 5-12</w:t>
      </w:r>
      <w:r w:rsidR="00046028">
        <w:t>]</w:t>
      </w:r>
      <w:r w:rsidR="008D711F" w:rsidRPr="00270FC7">
        <w:t>)</w:t>
      </w:r>
      <w:r w:rsidR="001559D9" w:rsidRPr="00270FC7">
        <w:t>,</w:t>
      </w:r>
      <w:r w:rsidR="008D711F" w:rsidRPr="00270FC7">
        <w:t xml:space="preserve"> indicates that the organelle f</w:t>
      </w:r>
      <w:r w:rsidR="00FC2BB2" w:rsidRPr="00270FC7">
        <w:t>raction has been contaminated with</w:t>
      </w:r>
      <w:r w:rsidR="008D711F" w:rsidRPr="00270FC7">
        <w:t xml:space="preserve"> plasma membrane</w:t>
      </w:r>
      <w:r w:rsidR="00FC2BB2" w:rsidRPr="00270FC7">
        <w:t xml:space="preserve"> proteins</w:t>
      </w:r>
      <w:r w:rsidR="008D711F" w:rsidRPr="00270FC7">
        <w:t>. The presence of GAPDH in any fraction other than the digitonin</w:t>
      </w:r>
      <w:r w:rsidR="00046028">
        <w:t>-</w:t>
      </w:r>
      <w:r w:rsidR="008D711F" w:rsidRPr="00270FC7">
        <w:t>extracted cytoplasmic sample (</w:t>
      </w:r>
      <w:r w:rsidR="00270FC7" w:rsidRPr="00046028">
        <w:rPr>
          <w:b/>
        </w:rPr>
        <w:t>Figure</w:t>
      </w:r>
      <w:r w:rsidR="008D711F" w:rsidRPr="00046028">
        <w:rPr>
          <w:b/>
        </w:rPr>
        <w:t xml:space="preserve"> 3</w:t>
      </w:r>
      <w:r w:rsidR="008D711F" w:rsidRPr="00270FC7">
        <w:t xml:space="preserve"> </w:t>
      </w:r>
      <w:r w:rsidR="00046028">
        <w:t>[</w:t>
      </w:r>
      <w:r w:rsidR="008D711F" w:rsidRPr="00270FC7">
        <w:t>bottom panel, lane 4</w:t>
      </w:r>
      <w:r w:rsidR="00046028">
        <w:t>]</w:t>
      </w:r>
      <w:r w:rsidR="008D711F" w:rsidRPr="00270FC7">
        <w:t xml:space="preserve"> and </w:t>
      </w:r>
      <w:r w:rsidR="00270FC7" w:rsidRPr="00046028">
        <w:rPr>
          <w:b/>
        </w:rPr>
        <w:t>Figure</w:t>
      </w:r>
      <w:r w:rsidR="008D711F" w:rsidRPr="00046028">
        <w:rPr>
          <w:b/>
        </w:rPr>
        <w:t xml:space="preserve"> 4A</w:t>
      </w:r>
      <w:r w:rsidR="00046028">
        <w:t xml:space="preserve"> [</w:t>
      </w:r>
      <w:r w:rsidR="008D711F" w:rsidRPr="00270FC7">
        <w:t>bottom panel, lanes 5-12</w:t>
      </w:r>
      <w:r w:rsidR="00046028">
        <w:t>]</w:t>
      </w:r>
      <w:r w:rsidR="008D711F" w:rsidRPr="00270FC7">
        <w:t xml:space="preserve"> </w:t>
      </w:r>
      <w:r w:rsidR="004A410D" w:rsidRPr="00270FC7">
        <w:t>is an indicator of failure to remove cytoplasmic proteins in subsequent steps.</w:t>
      </w:r>
    </w:p>
    <w:p w14:paraId="26FBB87F" w14:textId="77777777" w:rsidR="00861C49" w:rsidRPr="00270FC7" w:rsidRDefault="00861C49" w:rsidP="00270FC7">
      <w:pPr>
        <w:widowControl/>
        <w:rPr>
          <w:color w:val="auto"/>
        </w:rPr>
      </w:pPr>
    </w:p>
    <w:p w14:paraId="3C9083F6" w14:textId="7E6704D3" w:rsidR="00B32616" w:rsidRPr="00270FC7" w:rsidRDefault="00B32616" w:rsidP="00270FC7">
      <w:pPr>
        <w:widowControl/>
        <w:rPr>
          <w:b/>
        </w:rPr>
      </w:pPr>
      <w:r w:rsidRPr="00270FC7">
        <w:rPr>
          <w:b/>
        </w:rPr>
        <w:t xml:space="preserve">FIGURE </w:t>
      </w:r>
      <w:r w:rsidR="0013621E" w:rsidRPr="00270FC7">
        <w:rPr>
          <w:b/>
        </w:rPr>
        <w:t xml:space="preserve">AND TABLE </w:t>
      </w:r>
      <w:r w:rsidRPr="00270FC7">
        <w:rPr>
          <w:b/>
        </w:rPr>
        <w:t>LEGENDS:</w:t>
      </w:r>
    </w:p>
    <w:p w14:paraId="51310AD7" w14:textId="77777777" w:rsidR="002D78FE" w:rsidRPr="00270FC7" w:rsidRDefault="002D78FE" w:rsidP="00270FC7">
      <w:pPr>
        <w:widowControl/>
        <w:rPr>
          <w:bCs/>
          <w:color w:val="808080"/>
        </w:rPr>
      </w:pPr>
    </w:p>
    <w:p w14:paraId="75182EC3" w14:textId="56C25AED" w:rsidR="00B32616" w:rsidRPr="00270FC7" w:rsidRDefault="00270FC7" w:rsidP="00270FC7">
      <w:pPr>
        <w:widowControl/>
        <w:rPr>
          <w:color w:val="auto"/>
        </w:rPr>
      </w:pPr>
      <w:r w:rsidRPr="00270FC7">
        <w:rPr>
          <w:b/>
          <w:color w:val="auto"/>
        </w:rPr>
        <w:t>Figure 1</w:t>
      </w:r>
      <w:r w:rsidR="00024186" w:rsidRPr="00270FC7">
        <w:rPr>
          <w:b/>
          <w:color w:val="auto"/>
        </w:rPr>
        <w:t xml:space="preserve">: Diagram of the Cell Fractionation Protocol. </w:t>
      </w:r>
      <w:r w:rsidR="00024186" w:rsidRPr="00270FC7">
        <w:rPr>
          <w:color w:val="auto"/>
        </w:rPr>
        <w:t>An overview of the cell fractionation protocol represented as a flow chart.</w:t>
      </w:r>
    </w:p>
    <w:p w14:paraId="302963CB" w14:textId="26C1FF48" w:rsidR="00024186" w:rsidRPr="00270FC7" w:rsidRDefault="00024186" w:rsidP="00270FC7">
      <w:pPr>
        <w:widowControl/>
        <w:rPr>
          <w:color w:val="auto"/>
        </w:rPr>
      </w:pPr>
    </w:p>
    <w:p w14:paraId="7B6B3F6D" w14:textId="0660B208" w:rsidR="00024186" w:rsidRPr="00270FC7" w:rsidRDefault="00270FC7" w:rsidP="00270FC7">
      <w:pPr>
        <w:widowControl/>
        <w:rPr>
          <w:color w:val="auto"/>
        </w:rPr>
      </w:pPr>
      <w:r w:rsidRPr="00270FC7">
        <w:rPr>
          <w:b/>
          <w:color w:val="auto"/>
        </w:rPr>
        <w:t>Figure 2</w:t>
      </w:r>
      <w:r w:rsidR="00024186" w:rsidRPr="00270FC7">
        <w:rPr>
          <w:b/>
          <w:color w:val="auto"/>
        </w:rPr>
        <w:t xml:space="preserve">: Successful Isolation of U937 Cell Cytoplasm, </w:t>
      </w:r>
      <w:r w:rsidR="001559D9" w:rsidRPr="00270FC7">
        <w:rPr>
          <w:b/>
          <w:color w:val="auto"/>
        </w:rPr>
        <w:t>Organelle</w:t>
      </w:r>
      <w:r w:rsidR="0048425B" w:rsidRPr="00270FC7">
        <w:rPr>
          <w:b/>
          <w:color w:val="auto"/>
        </w:rPr>
        <w:t>,</w:t>
      </w:r>
      <w:r w:rsidR="00024186" w:rsidRPr="00270FC7">
        <w:rPr>
          <w:b/>
          <w:color w:val="auto"/>
        </w:rPr>
        <w:t xml:space="preserve"> and Membrane Fractions. </w:t>
      </w:r>
      <w:r w:rsidR="00024186" w:rsidRPr="00270FC7">
        <w:rPr>
          <w:color w:val="auto"/>
        </w:rPr>
        <w:t>Western blots of</w:t>
      </w:r>
      <w:r w:rsidR="00001D7B" w:rsidRPr="00270FC7">
        <w:rPr>
          <w:color w:val="auto"/>
        </w:rPr>
        <w:t xml:space="preserve"> cell fractions isolated from</w:t>
      </w:r>
      <w:r w:rsidR="00024186" w:rsidRPr="00270FC7">
        <w:rPr>
          <w:color w:val="auto"/>
        </w:rPr>
        <w:t xml:space="preserve"> two U937 cell cultures</w:t>
      </w:r>
      <w:r w:rsidR="00001D7B" w:rsidRPr="00270FC7">
        <w:rPr>
          <w:color w:val="auto"/>
        </w:rPr>
        <w:t xml:space="preserve"> and probed for markers of membrane (Na, K-ATPase α1, top panel), mitochondria (VDAC, middle panel) and cytoplasm (GAPDH, bottom panel). </w:t>
      </w:r>
    </w:p>
    <w:p w14:paraId="4C047745" w14:textId="6F23059A" w:rsidR="00001D7B" w:rsidRPr="00270FC7" w:rsidRDefault="00001D7B" w:rsidP="00270FC7">
      <w:pPr>
        <w:widowControl/>
        <w:rPr>
          <w:color w:val="auto"/>
        </w:rPr>
      </w:pPr>
    </w:p>
    <w:p w14:paraId="2D9AD87C" w14:textId="4CA6B465" w:rsidR="001559D9" w:rsidRPr="00270FC7" w:rsidRDefault="00270FC7" w:rsidP="00270FC7">
      <w:pPr>
        <w:widowControl/>
        <w:rPr>
          <w:color w:val="auto"/>
        </w:rPr>
      </w:pPr>
      <w:r w:rsidRPr="00270FC7">
        <w:rPr>
          <w:b/>
          <w:color w:val="auto"/>
        </w:rPr>
        <w:t>Figure 3</w:t>
      </w:r>
      <w:r w:rsidR="001559D9" w:rsidRPr="00270FC7">
        <w:rPr>
          <w:b/>
          <w:color w:val="auto"/>
        </w:rPr>
        <w:t xml:space="preserve">: </w:t>
      </w:r>
      <w:r w:rsidR="005C3DA0" w:rsidRPr="00270FC7">
        <w:rPr>
          <w:b/>
          <w:color w:val="auto"/>
        </w:rPr>
        <w:t xml:space="preserve">Failure to Fractionate U937 Cell Components. </w:t>
      </w:r>
      <w:r w:rsidR="005C3DA0" w:rsidRPr="00270FC7">
        <w:rPr>
          <w:color w:val="auto"/>
        </w:rPr>
        <w:t>Western blots of cell fractions isolated from a single U937 cell culture</w:t>
      </w:r>
      <w:r w:rsidR="00F05E19" w:rsidRPr="00270FC7">
        <w:rPr>
          <w:color w:val="auto"/>
        </w:rPr>
        <w:t xml:space="preserve"> showing contamination of the organelle fraction (lane 2) with Na, </w:t>
      </w:r>
      <w:r w:rsidR="00F05E19" w:rsidRPr="00270FC7">
        <w:rPr>
          <w:color w:val="auto"/>
        </w:rPr>
        <w:lastRenderedPageBreak/>
        <w:t>K-ATPase α1 (top panel) and loss of cytoplasmic components into the supernatant of the membrane pellet (lane 4).</w:t>
      </w:r>
    </w:p>
    <w:p w14:paraId="7FEC7BF0" w14:textId="77777777" w:rsidR="001559D9" w:rsidRPr="00270FC7" w:rsidRDefault="001559D9" w:rsidP="00270FC7">
      <w:pPr>
        <w:widowControl/>
        <w:rPr>
          <w:color w:val="auto"/>
        </w:rPr>
      </w:pPr>
    </w:p>
    <w:p w14:paraId="3E4F9B72" w14:textId="590B1DC8" w:rsidR="00001D7B" w:rsidRPr="00270FC7" w:rsidRDefault="00270FC7" w:rsidP="00270FC7">
      <w:pPr>
        <w:widowControl/>
        <w:rPr>
          <w:color w:val="auto"/>
        </w:rPr>
      </w:pPr>
      <w:r w:rsidRPr="00270FC7">
        <w:rPr>
          <w:b/>
          <w:color w:val="auto"/>
        </w:rPr>
        <w:t>Figure 4</w:t>
      </w:r>
      <w:r w:rsidR="00001D7B" w:rsidRPr="00270FC7">
        <w:rPr>
          <w:b/>
          <w:color w:val="auto"/>
        </w:rPr>
        <w:t xml:space="preserve">: </w:t>
      </w:r>
      <w:r w:rsidR="001559D9" w:rsidRPr="00270FC7">
        <w:rPr>
          <w:b/>
          <w:color w:val="auto"/>
        </w:rPr>
        <w:t>Cross Contamination of Cytoplasmic and Membrane Components During Fractionation</w:t>
      </w:r>
      <w:r w:rsidR="00001D7B" w:rsidRPr="00270FC7">
        <w:rPr>
          <w:b/>
          <w:color w:val="auto"/>
        </w:rPr>
        <w:t xml:space="preserve">. </w:t>
      </w:r>
      <w:r w:rsidR="00FE471C" w:rsidRPr="00FE471C">
        <w:rPr>
          <w:color w:val="auto"/>
        </w:rPr>
        <w:t>(</w:t>
      </w:r>
      <w:r w:rsidR="00001D7B" w:rsidRPr="00FE471C">
        <w:rPr>
          <w:b/>
          <w:color w:val="auto"/>
        </w:rPr>
        <w:t>A</w:t>
      </w:r>
      <w:r w:rsidR="00FE471C">
        <w:rPr>
          <w:color w:val="auto"/>
        </w:rPr>
        <w:t>)</w:t>
      </w:r>
      <w:r w:rsidR="00001D7B" w:rsidRPr="00270FC7">
        <w:rPr>
          <w:color w:val="auto"/>
        </w:rPr>
        <w:t xml:space="preserve"> Fractionation attempt with cytoplasmic cross contamination</w:t>
      </w:r>
      <w:r w:rsidR="001559D9" w:rsidRPr="00270FC7">
        <w:rPr>
          <w:color w:val="auto"/>
        </w:rPr>
        <w:t xml:space="preserve"> of GAPDH</w:t>
      </w:r>
      <w:r w:rsidR="00001D7B" w:rsidRPr="00270FC7">
        <w:rPr>
          <w:color w:val="auto"/>
        </w:rPr>
        <w:t xml:space="preserve"> in </w:t>
      </w:r>
      <w:r w:rsidR="001559D9" w:rsidRPr="00270FC7">
        <w:rPr>
          <w:color w:val="auto"/>
        </w:rPr>
        <w:t>organelle</w:t>
      </w:r>
      <w:r w:rsidR="00001D7B" w:rsidRPr="00270FC7">
        <w:rPr>
          <w:color w:val="auto"/>
        </w:rPr>
        <w:t xml:space="preserve"> (bottom panel, lanes 5-8) and membrane fractions (bottom panel, lanes 9-12)</w:t>
      </w:r>
      <w:r w:rsidR="001559D9" w:rsidRPr="00270FC7">
        <w:rPr>
          <w:color w:val="auto"/>
        </w:rPr>
        <w:t>.</w:t>
      </w:r>
      <w:r w:rsidR="00001D7B" w:rsidRPr="00270FC7">
        <w:rPr>
          <w:color w:val="auto"/>
        </w:rPr>
        <w:t xml:space="preserve"> </w:t>
      </w:r>
      <w:r w:rsidR="00FE471C">
        <w:rPr>
          <w:color w:val="auto"/>
        </w:rPr>
        <w:t>(</w:t>
      </w:r>
      <w:r w:rsidR="00001D7B" w:rsidRPr="00FE471C">
        <w:rPr>
          <w:b/>
          <w:color w:val="auto"/>
        </w:rPr>
        <w:t>B</w:t>
      </w:r>
      <w:r w:rsidR="00FE471C">
        <w:rPr>
          <w:color w:val="auto"/>
        </w:rPr>
        <w:t>)</w:t>
      </w:r>
      <w:r w:rsidR="00001D7B" w:rsidRPr="00270FC7">
        <w:rPr>
          <w:color w:val="auto"/>
        </w:rPr>
        <w:t xml:space="preserve"> Fractionation attempt with</w:t>
      </w:r>
      <w:r w:rsidR="001559D9" w:rsidRPr="00270FC7">
        <w:rPr>
          <w:color w:val="auto"/>
        </w:rPr>
        <w:t xml:space="preserve"> plasma</w:t>
      </w:r>
      <w:r w:rsidR="00001D7B" w:rsidRPr="00270FC7">
        <w:rPr>
          <w:color w:val="auto"/>
        </w:rPr>
        <w:t xml:space="preserve"> membrane contamination </w:t>
      </w:r>
      <w:r w:rsidR="001559D9" w:rsidRPr="00270FC7">
        <w:rPr>
          <w:color w:val="auto"/>
        </w:rPr>
        <w:t xml:space="preserve">of Na, K-ATPase </w:t>
      </w:r>
      <w:r w:rsidR="00001D7B" w:rsidRPr="00270FC7">
        <w:rPr>
          <w:color w:val="auto"/>
        </w:rPr>
        <w:t>in mitochondrial f</w:t>
      </w:r>
      <w:r w:rsidR="001559D9" w:rsidRPr="00270FC7">
        <w:rPr>
          <w:color w:val="auto"/>
        </w:rPr>
        <w:t>ractions (top panel, lanes 5-8).</w:t>
      </w:r>
    </w:p>
    <w:p w14:paraId="2ED225FC" w14:textId="4623C302" w:rsidR="00C755DB" w:rsidRPr="00270FC7" w:rsidRDefault="00C755DB" w:rsidP="00270FC7">
      <w:pPr>
        <w:widowControl/>
        <w:rPr>
          <w:color w:val="auto"/>
        </w:rPr>
      </w:pPr>
    </w:p>
    <w:p w14:paraId="240584D5" w14:textId="5C8F6FEF" w:rsidR="00C755DB" w:rsidRDefault="00270FC7" w:rsidP="00270FC7">
      <w:pPr>
        <w:widowControl/>
        <w:rPr>
          <w:color w:val="auto"/>
        </w:rPr>
      </w:pPr>
      <w:r w:rsidRPr="00270FC7">
        <w:rPr>
          <w:b/>
          <w:color w:val="auto"/>
        </w:rPr>
        <w:t>Table 1</w:t>
      </w:r>
      <w:r w:rsidR="00C755DB" w:rsidRPr="00270FC7">
        <w:rPr>
          <w:b/>
          <w:color w:val="auto"/>
        </w:rPr>
        <w:t xml:space="preserve">: Buffers and Solutions. </w:t>
      </w:r>
      <w:r w:rsidR="00C755DB" w:rsidRPr="00270FC7">
        <w:rPr>
          <w:color w:val="auto"/>
        </w:rPr>
        <w:t>Composition of buffers and required solutions for</w:t>
      </w:r>
      <w:r w:rsidR="00BF7F75">
        <w:rPr>
          <w:color w:val="auto"/>
        </w:rPr>
        <w:t xml:space="preserve"> the</w:t>
      </w:r>
      <w:r w:rsidR="00C755DB" w:rsidRPr="00270FC7">
        <w:rPr>
          <w:color w:val="auto"/>
        </w:rPr>
        <w:t xml:space="preserve"> procedure.</w:t>
      </w:r>
    </w:p>
    <w:p w14:paraId="05E449F5" w14:textId="77777777" w:rsidR="00FE471C" w:rsidRPr="00270FC7" w:rsidRDefault="00FE471C" w:rsidP="00270FC7">
      <w:pPr>
        <w:widowControl/>
        <w:rPr>
          <w:color w:val="auto"/>
        </w:rPr>
      </w:pPr>
    </w:p>
    <w:p w14:paraId="1EEC4907" w14:textId="2136C347" w:rsidR="00C755DB" w:rsidRPr="00270FC7" w:rsidRDefault="00270FC7" w:rsidP="00270FC7">
      <w:pPr>
        <w:widowControl/>
        <w:rPr>
          <w:color w:val="auto"/>
        </w:rPr>
      </w:pPr>
      <w:r w:rsidRPr="00270FC7">
        <w:rPr>
          <w:b/>
          <w:color w:val="auto"/>
        </w:rPr>
        <w:t>Table 2</w:t>
      </w:r>
      <w:r w:rsidR="008C190C" w:rsidRPr="00270FC7">
        <w:rPr>
          <w:b/>
          <w:color w:val="auto"/>
        </w:rPr>
        <w:t xml:space="preserve">: Critical Steps. </w:t>
      </w:r>
      <w:r w:rsidR="008C190C" w:rsidRPr="00270FC7">
        <w:rPr>
          <w:color w:val="auto"/>
        </w:rPr>
        <w:t>Summary table of protocol steps, potential issues and possible solutions for troubleshooting the protocol.</w:t>
      </w:r>
    </w:p>
    <w:p w14:paraId="57E18202" w14:textId="3C8367CA" w:rsidR="00024186" w:rsidRPr="00270FC7" w:rsidRDefault="00024186" w:rsidP="00270FC7">
      <w:pPr>
        <w:widowControl/>
        <w:rPr>
          <w:color w:val="auto"/>
        </w:rPr>
      </w:pPr>
    </w:p>
    <w:p w14:paraId="7F27E31B" w14:textId="0FF30C34" w:rsidR="00A75E15" w:rsidRPr="00BF7F75" w:rsidRDefault="006305D7" w:rsidP="00270FC7">
      <w:pPr>
        <w:widowControl/>
        <w:rPr>
          <w:b/>
        </w:rPr>
      </w:pPr>
      <w:r w:rsidRPr="00270FC7">
        <w:rPr>
          <w:b/>
        </w:rPr>
        <w:t>DISCUSSION</w:t>
      </w:r>
      <w:r w:rsidRPr="00270FC7">
        <w:rPr>
          <w:b/>
          <w:bCs/>
        </w:rPr>
        <w:t>:</w:t>
      </w:r>
    </w:p>
    <w:p w14:paraId="78728D18" w14:textId="00F9E947" w:rsidR="00014314" w:rsidRDefault="00336D3C" w:rsidP="00270FC7">
      <w:pPr>
        <w:widowControl/>
        <w:rPr>
          <w:color w:val="auto"/>
        </w:rPr>
      </w:pPr>
      <w:r w:rsidRPr="00270FC7">
        <w:rPr>
          <w:color w:val="auto"/>
        </w:rPr>
        <w:t xml:space="preserve">The </w:t>
      </w:r>
      <w:r w:rsidR="006C6969" w:rsidRPr="00270FC7">
        <w:rPr>
          <w:color w:val="auto"/>
        </w:rPr>
        <w:t>development</w:t>
      </w:r>
      <w:r w:rsidRPr="00270FC7">
        <w:rPr>
          <w:color w:val="auto"/>
        </w:rPr>
        <w:t xml:space="preserve"> of th</w:t>
      </w:r>
      <w:r w:rsidR="00060F54" w:rsidRPr="00270FC7">
        <w:rPr>
          <w:color w:val="auto"/>
        </w:rPr>
        <w:t>is</w:t>
      </w:r>
      <w:r w:rsidRPr="00270FC7">
        <w:rPr>
          <w:color w:val="auto"/>
        </w:rPr>
        <w:t xml:space="preserve"> protocol </w:t>
      </w:r>
      <w:r w:rsidR="00060F54" w:rsidRPr="00270FC7">
        <w:rPr>
          <w:color w:val="auto"/>
        </w:rPr>
        <w:t xml:space="preserve">arose from </w:t>
      </w:r>
      <w:r w:rsidR="006C7235" w:rsidRPr="00270FC7">
        <w:rPr>
          <w:color w:val="auto"/>
        </w:rPr>
        <w:t>an</w:t>
      </w:r>
      <w:r w:rsidRPr="00270FC7">
        <w:rPr>
          <w:color w:val="auto"/>
        </w:rPr>
        <w:t xml:space="preserve"> inability to separate mitochondrial and membrane samples</w:t>
      </w:r>
      <w:r w:rsidR="00BF7F75">
        <w:rPr>
          <w:color w:val="auto"/>
        </w:rPr>
        <w:t>,</w:t>
      </w:r>
      <w:r w:rsidRPr="00270FC7">
        <w:rPr>
          <w:color w:val="auto"/>
        </w:rPr>
        <w:t xml:space="preserve"> using commercially available kits</w:t>
      </w:r>
      <w:r w:rsidR="006C6969" w:rsidRPr="00270FC7">
        <w:rPr>
          <w:color w:val="auto"/>
        </w:rPr>
        <w:t>,</w:t>
      </w:r>
      <w:r w:rsidRPr="00270FC7">
        <w:rPr>
          <w:color w:val="auto"/>
        </w:rPr>
        <w:t xml:space="preserve"> for analysis of protein localization during necroptosis</w:t>
      </w:r>
      <w:r w:rsidR="0057599F" w:rsidRPr="00270FC7">
        <w:rPr>
          <w:color w:val="auto"/>
        </w:rPr>
        <w:fldChar w:fldCharType="begin" w:fldLock="1"/>
      </w:r>
      <w:r w:rsidR="001002BA" w:rsidRPr="00270FC7">
        <w:rPr>
          <w:color w:val="auto"/>
        </w:rPr>
        <w:instrText>ADDIN CSL_CITATION { "citationItems" : [ { "id" : "ITEM-1", "itemData" : { "DOI" : "10.1038/s41420-018-0058-1", "ISSN" : "2058-7716", "abstract" : "Apoptosis and necroptosis are the primary modes of eukaryotic cell death, with apoptosis being non-inflammatory while necroptosis is highly inflammatory. We previously demonstrated that, once activated, necroptosis is enhanced by hyperglycemia in several cell types. Here, we determine if hyperglycemia affects apoptosis similarly. We show that hyperglycemia does not enhance extrinsic apoptosis but potentiates a shift to RIP1-dependent necroptosis. This is due to increased levels and activity of RIP1, RIP3, and MLKL, as well as decreased levels and activity of executioner caspases under hyperglycemic conditions following stimulation of apoptosis. Cell death under hyperglycemic conditions was classified as necroptosis via measurement of markers and involvement of RIP1, RIP3, and MLKL. The shift to necroptosis was driven by RIP1, as mutation of this gene using CRISPR\u2013Cas9 caused cell death to revert to apoptosis under hyperglycemic conditions. The shift of apoptosis to necroptosis depended on glycolysis and production of mitochondrial ROS. Importantly, the shift in PCD was observed in primary human T\u00a0cells. Levels of RIP1 and MLKL increased, while executioner caspases and PARP1 cleavage decreased, in cerebral tissue from hyperglycemic neonatal mice that underwent hypoxia-ischemia (HI) brain injury, suggesting that this cell death shift occurs in vivo. This is significant as it demonstrates a shift from non-inflammatory to inflammatory cell death which may explain the exacerbation of neonatal HI-brain injury during hyperglycemia. These results are distinct from our previous findings where hyperglycemia enhanced necroptosis under conditions where apoptosis was inhibited\u00a0artificially. Here we demonstrate a shift from apoptosis to necroptosis under hyperglycemic conditions while both pathways are fully active. Therefore, while our previous work documented that intensity of necroptosis is responsive to glucose, this work sheds light on the molecular balance between apoptosis and necroptosis and identifies hyperglycemia as a condition that pushes cells to undergo necroptosis despite the initial activation of apoptosis. ", "author" : [ { "dropping-particle" : "", "family" : "McCaig", "given" : "William D", "non-dropping-particle" : "", "parse-names" : false, "suffix" : "" }, { "dropping-particle" : "", "family" : "Patel", "given" : "Payal S", "non-dropping-particle" : "", "parse-names" : false, "suffix" : "" }, { "dropping-particle" : "", "family" : "Sosunov", "given" : "Sergey A", "non-dropping-particle" : "", "parse-names" : false, "suffix" : "" }, { "dropping-particle" : "", "family" : "Shakerley", "given" : "Nicole L", "non-dropping-particle" : "", "parse-names" : false, "suffix" : "" }, { "dropping-particle" : "", "family" : "Smiraglia", "given" : "Tori A", "non-dropping-particle" : "", "parse-names" : false, "suffix" : "" }, { "dropping-particle" : "", "family" : "Craft", "given" : "Miranda M", "non-dropping-particle" : "", "parse-names" : false, "suffix" : "" }, { "dropping-particle" : "", "family" : "Walker", "given" : "Katharine M", "non-dropping-particle" : "", "parse-names" : false, "suffix" : "" }, { "dropping-particle" : "", "family" : "Deragon", "given" : "Matthew A", "non-dropping-particle" : "", "parse-names" : false, "suffix" : "" }, { "dropping-particle" : "", "family" : "Ten", "given" : "Vadim S", "non-dropping-particle" : "", "parse-names" : false, "suffix" : "" }, { "dropping-particle" : "", "family" : "LaRocca", "given" : "Timothy J", "non-dropping-particle" : "", "parse-names" : false, "suffix" : "" } ], "container-title" : "Cell Death Discovery", "id" : "ITEM-1", "issued" : { "date-parts" : [ [ "2018", "5", "10" ] ] }, "page" : "55", "publisher" : "Nature Publishing Group UK", "title" : "Hyperglycemia potentiates a shift from apoptosis to RIP1-dependent necroptosis", "type" : "article-journal", "volume" : "4" }, "uris" : [ "http://www.mendeley.com/documents/?uuid=955b5c9f-f962-42fe-9464-e3dc82d25d7f" ] } ], "mendeley" : { "formattedCitation" : "&lt;sup&gt;14&lt;/sup&gt;", "plainTextFormattedCitation" : "14", "previouslyFormattedCitation" : "&lt;sup&gt;14&lt;/sup&gt;" }, "properties" : { "noteIndex" : 0 }, "schema" : "https://github.com/citation-style-language/schema/raw/master/csl-citation.json" }</w:instrText>
      </w:r>
      <w:r w:rsidR="0057599F" w:rsidRPr="00270FC7">
        <w:rPr>
          <w:color w:val="auto"/>
        </w:rPr>
        <w:fldChar w:fldCharType="separate"/>
      </w:r>
      <w:r w:rsidR="0000225F" w:rsidRPr="00270FC7">
        <w:rPr>
          <w:color w:val="auto"/>
          <w:vertAlign w:val="superscript"/>
        </w:rPr>
        <w:t>14</w:t>
      </w:r>
      <w:r w:rsidR="0057599F" w:rsidRPr="00270FC7">
        <w:rPr>
          <w:color w:val="auto"/>
        </w:rPr>
        <w:fldChar w:fldCharType="end"/>
      </w:r>
      <w:r w:rsidRPr="00270FC7">
        <w:rPr>
          <w:color w:val="auto"/>
        </w:rPr>
        <w:t>.</w:t>
      </w:r>
      <w:r w:rsidR="006C6969" w:rsidRPr="00270FC7">
        <w:rPr>
          <w:color w:val="auto"/>
        </w:rPr>
        <w:t xml:space="preserve"> The primary limitation</w:t>
      </w:r>
      <w:r w:rsidR="00FC2BB2" w:rsidRPr="00270FC7">
        <w:rPr>
          <w:color w:val="auto"/>
        </w:rPr>
        <w:t>s</w:t>
      </w:r>
      <w:r w:rsidR="006C6969" w:rsidRPr="00270FC7">
        <w:rPr>
          <w:color w:val="auto"/>
        </w:rPr>
        <w:t xml:space="preserve"> of premade kit</w:t>
      </w:r>
      <w:r w:rsidR="00FC2BB2" w:rsidRPr="00270FC7">
        <w:rPr>
          <w:color w:val="auto"/>
        </w:rPr>
        <w:t>s are the</w:t>
      </w:r>
      <w:r w:rsidR="004A410D" w:rsidRPr="00270FC7">
        <w:rPr>
          <w:color w:val="auto"/>
        </w:rPr>
        <w:t>ir</w:t>
      </w:r>
      <w:r w:rsidR="00FC2BB2" w:rsidRPr="00270FC7">
        <w:rPr>
          <w:color w:val="auto"/>
        </w:rPr>
        <w:t xml:space="preserve"> inability to </w:t>
      </w:r>
      <w:r w:rsidR="004A410D" w:rsidRPr="00270FC7">
        <w:rPr>
          <w:color w:val="auto"/>
        </w:rPr>
        <w:t xml:space="preserve">be </w:t>
      </w:r>
      <w:r w:rsidR="00FC2BB2" w:rsidRPr="00270FC7">
        <w:rPr>
          <w:color w:val="auto"/>
        </w:rPr>
        <w:t>ada</w:t>
      </w:r>
      <w:r w:rsidR="006C6969" w:rsidRPr="00270FC7">
        <w:rPr>
          <w:color w:val="auto"/>
        </w:rPr>
        <w:t>pt</w:t>
      </w:r>
      <w:r w:rsidR="004A410D" w:rsidRPr="00270FC7">
        <w:rPr>
          <w:color w:val="auto"/>
        </w:rPr>
        <w:t>ed</w:t>
      </w:r>
      <w:r w:rsidR="00FC2BB2" w:rsidRPr="00270FC7">
        <w:rPr>
          <w:color w:val="auto"/>
        </w:rPr>
        <w:t xml:space="preserve"> </w:t>
      </w:r>
      <w:r w:rsidR="006C6969" w:rsidRPr="00270FC7">
        <w:rPr>
          <w:color w:val="auto"/>
        </w:rPr>
        <w:t>to the needs of individual researchers</w:t>
      </w:r>
      <w:r w:rsidR="00FC2BB2" w:rsidRPr="00270FC7">
        <w:rPr>
          <w:color w:val="auto"/>
        </w:rPr>
        <w:t>, their cost</w:t>
      </w:r>
      <w:r w:rsidR="006C6969" w:rsidRPr="00270FC7">
        <w:rPr>
          <w:color w:val="auto"/>
        </w:rPr>
        <w:t xml:space="preserve"> </w:t>
      </w:r>
      <w:r w:rsidR="002870B6" w:rsidRPr="00270FC7">
        <w:rPr>
          <w:color w:val="auto"/>
        </w:rPr>
        <w:t xml:space="preserve">per sample </w:t>
      </w:r>
      <w:r w:rsidR="006C6969" w:rsidRPr="00270FC7">
        <w:rPr>
          <w:color w:val="auto"/>
        </w:rPr>
        <w:t xml:space="preserve">and </w:t>
      </w:r>
      <w:r w:rsidR="002870B6" w:rsidRPr="00270FC7">
        <w:rPr>
          <w:color w:val="auto"/>
        </w:rPr>
        <w:t xml:space="preserve">limited </w:t>
      </w:r>
      <w:r w:rsidR="004A410D" w:rsidRPr="00270FC7">
        <w:rPr>
          <w:color w:val="auto"/>
        </w:rPr>
        <w:t xml:space="preserve">number of </w:t>
      </w:r>
      <w:r w:rsidR="006C6969" w:rsidRPr="00270FC7">
        <w:rPr>
          <w:color w:val="auto"/>
        </w:rPr>
        <w:t>samples</w:t>
      </w:r>
      <w:r w:rsidR="004A410D" w:rsidRPr="00270FC7">
        <w:rPr>
          <w:color w:val="auto"/>
        </w:rPr>
        <w:t xml:space="preserve"> able to be processed</w:t>
      </w:r>
      <w:r w:rsidR="006C6969" w:rsidRPr="00270FC7">
        <w:rPr>
          <w:color w:val="auto"/>
        </w:rPr>
        <w:t>.</w:t>
      </w:r>
      <w:r w:rsidR="00FC2BB2" w:rsidRPr="00270FC7">
        <w:rPr>
          <w:color w:val="auto"/>
        </w:rPr>
        <w:t xml:space="preserve"> </w:t>
      </w:r>
      <w:r w:rsidR="00A75E15" w:rsidRPr="00270FC7">
        <w:rPr>
          <w:color w:val="auto"/>
        </w:rPr>
        <w:t xml:space="preserve">The method presented here can be performed without the use of expensive reagents and without the necessity for expensive equipment. This method can be scaled to accommodate any number of cells </w:t>
      </w:r>
      <w:r w:rsidR="0077150E" w:rsidRPr="00270FC7">
        <w:rPr>
          <w:color w:val="auto"/>
        </w:rPr>
        <w:t xml:space="preserve">and </w:t>
      </w:r>
      <w:r w:rsidR="00CE7204" w:rsidRPr="00270FC7">
        <w:rPr>
          <w:color w:val="auto"/>
        </w:rPr>
        <w:t>is capable of being altered to suit the needs of researchers</w:t>
      </w:r>
      <w:r w:rsidR="0077150E" w:rsidRPr="00270FC7">
        <w:rPr>
          <w:color w:val="auto"/>
        </w:rPr>
        <w:t>.</w:t>
      </w:r>
      <w:r w:rsidR="00CE7204" w:rsidRPr="00270FC7">
        <w:rPr>
          <w:color w:val="auto"/>
        </w:rPr>
        <w:t xml:space="preserve"> This allows</w:t>
      </w:r>
      <w:r w:rsidR="00A75E15" w:rsidRPr="00270FC7">
        <w:rPr>
          <w:color w:val="auto"/>
        </w:rPr>
        <w:t xml:space="preserve"> the yield of each fraction </w:t>
      </w:r>
      <w:r w:rsidR="00CE7204" w:rsidRPr="00270FC7">
        <w:rPr>
          <w:color w:val="auto"/>
        </w:rPr>
        <w:t>to be increased,</w:t>
      </w:r>
      <w:r w:rsidR="00A75E15" w:rsidRPr="00270FC7">
        <w:rPr>
          <w:color w:val="auto"/>
        </w:rPr>
        <w:t xml:space="preserve"> </w:t>
      </w:r>
      <w:r w:rsidR="00CE7204" w:rsidRPr="00270FC7">
        <w:rPr>
          <w:color w:val="auto"/>
        </w:rPr>
        <w:t>tailoring of steps</w:t>
      </w:r>
      <w:r w:rsidR="000913CE" w:rsidRPr="00270FC7">
        <w:rPr>
          <w:color w:val="auto"/>
        </w:rPr>
        <w:t xml:space="preserve"> to the research being performed and </w:t>
      </w:r>
      <w:r w:rsidR="00A75E15" w:rsidRPr="00270FC7">
        <w:rPr>
          <w:color w:val="auto"/>
        </w:rPr>
        <w:t xml:space="preserve">flexibility in execution of the method. The </w:t>
      </w:r>
      <w:r w:rsidR="000913CE" w:rsidRPr="00270FC7">
        <w:rPr>
          <w:color w:val="auto"/>
        </w:rPr>
        <w:t>addition</w:t>
      </w:r>
      <w:r w:rsidR="00A75E15" w:rsidRPr="00270FC7">
        <w:rPr>
          <w:color w:val="auto"/>
        </w:rPr>
        <w:t xml:space="preserve"> of sodium orthovanadate in the buffers can be omitted if</w:t>
      </w:r>
      <w:r w:rsidR="00CE7204" w:rsidRPr="00270FC7">
        <w:rPr>
          <w:color w:val="auto"/>
        </w:rPr>
        <w:t xml:space="preserve"> researchers </w:t>
      </w:r>
      <w:r w:rsidR="000913CE" w:rsidRPr="00270FC7">
        <w:rPr>
          <w:color w:val="auto"/>
        </w:rPr>
        <w:t xml:space="preserve">are not </w:t>
      </w:r>
      <w:r w:rsidR="00CE7204" w:rsidRPr="00270FC7">
        <w:rPr>
          <w:color w:val="auto"/>
        </w:rPr>
        <w:t xml:space="preserve">examining phosphorylation state of proteins in the final samples. The </w:t>
      </w:r>
      <w:r w:rsidR="000913CE" w:rsidRPr="00270FC7">
        <w:rPr>
          <w:color w:val="auto"/>
        </w:rPr>
        <w:t>inclusion</w:t>
      </w:r>
      <w:r w:rsidR="00CE7204" w:rsidRPr="00270FC7">
        <w:rPr>
          <w:color w:val="auto"/>
        </w:rPr>
        <w:t xml:space="preserve"> of SDS in the final buffer can likewise be omitted if researchers wish to further purify the samples </w:t>
      </w:r>
      <w:r w:rsidR="00270FC7" w:rsidRPr="00270FC7">
        <w:rPr>
          <w:i/>
          <w:color w:val="auto"/>
        </w:rPr>
        <w:t>via</w:t>
      </w:r>
      <w:r w:rsidR="00CE7204" w:rsidRPr="00270FC7">
        <w:rPr>
          <w:color w:val="auto"/>
        </w:rPr>
        <w:t xml:space="preserve"> density gradient centrifugation</w:t>
      </w:r>
      <w:r w:rsidR="00687ACC" w:rsidRPr="00270FC7">
        <w:rPr>
          <w:color w:val="auto"/>
        </w:rPr>
        <w:t>.</w:t>
      </w:r>
      <w:r w:rsidR="00FC2BB2" w:rsidRPr="00270FC7">
        <w:rPr>
          <w:color w:val="auto"/>
        </w:rPr>
        <w:t xml:space="preserve"> </w:t>
      </w:r>
      <w:r w:rsidR="00003DF3" w:rsidRPr="00270FC7">
        <w:rPr>
          <w:color w:val="auto"/>
        </w:rPr>
        <w:t xml:space="preserve">While we have only used this method to successfully fractionate U937 cells, </w:t>
      </w:r>
      <w:r w:rsidR="009B2434" w:rsidRPr="00270FC7">
        <w:rPr>
          <w:color w:val="auto"/>
        </w:rPr>
        <w:t xml:space="preserve">a non-adherent monocyte cell line, </w:t>
      </w:r>
      <w:r w:rsidR="00003DF3" w:rsidRPr="00270FC7">
        <w:rPr>
          <w:color w:val="auto"/>
        </w:rPr>
        <w:t xml:space="preserve">the procedure should work with multiple cell </w:t>
      </w:r>
      <w:r w:rsidR="001002BA" w:rsidRPr="00270FC7">
        <w:rPr>
          <w:color w:val="auto"/>
        </w:rPr>
        <w:t>lines and tissues,</w:t>
      </w:r>
      <w:r w:rsidR="00003DF3" w:rsidRPr="00270FC7">
        <w:rPr>
          <w:color w:val="auto"/>
        </w:rPr>
        <w:t xml:space="preserve"> with minor alterations. </w:t>
      </w:r>
      <w:r w:rsidR="009B2434" w:rsidRPr="00270FC7">
        <w:rPr>
          <w:color w:val="auto"/>
        </w:rPr>
        <w:t xml:space="preserve">Cells grown in suspension can be pelleted similarly to the U937 cells detailed here, while adherent cell lines require dissociation from the growth surface prior to beginning this protocol. </w:t>
      </w:r>
      <w:r w:rsidR="001002BA" w:rsidRPr="00270FC7">
        <w:rPr>
          <w:color w:val="auto"/>
        </w:rPr>
        <w:t>Similarly, t</w:t>
      </w:r>
      <w:r w:rsidR="009B2434" w:rsidRPr="00270FC7">
        <w:rPr>
          <w:color w:val="auto"/>
        </w:rPr>
        <w:t>issu</w:t>
      </w:r>
      <w:r w:rsidR="002C054C" w:rsidRPr="00270FC7">
        <w:rPr>
          <w:color w:val="auto"/>
        </w:rPr>
        <w:t xml:space="preserve">es must be thoroughly homogenized prior to fractionation </w:t>
      </w:r>
      <w:r w:rsidR="001002BA" w:rsidRPr="00270FC7">
        <w:rPr>
          <w:color w:val="auto"/>
        </w:rPr>
        <w:t>of containing cells. This can be accomplished by utilizing</w:t>
      </w:r>
      <w:r w:rsidR="002C054C" w:rsidRPr="00270FC7">
        <w:rPr>
          <w:color w:val="auto"/>
        </w:rPr>
        <w:t xml:space="preserve"> a loose fitting Dounce homogenizer, </w:t>
      </w:r>
      <w:r w:rsidR="00263B92" w:rsidRPr="00270FC7">
        <w:rPr>
          <w:color w:val="auto"/>
        </w:rPr>
        <w:t>a Potter-</w:t>
      </w:r>
      <w:proofErr w:type="spellStart"/>
      <w:r w:rsidR="00263B92" w:rsidRPr="00270FC7">
        <w:rPr>
          <w:color w:val="auto"/>
        </w:rPr>
        <w:t>Elvehjem</w:t>
      </w:r>
      <w:proofErr w:type="spellEnd"/>
      <w:r w:rsidR="00263B92" w:rsidRPr="00270FC7">
        <w:rPr>
          <w:color w:val="auto"/>
        </w:rPr>
        <w:t xml:space="preserve"> glass-</w:t>
      </w:r>
      <w:proofErr w:type="spellStart"/>
      <w:r w:rsidR="00BF7F75" w:rsidRPr="00BF7F75">
        <w:rPr>
          <w:color w:val="auto"/>
        </w:rPr>
        <w:t>polytetrafluoroethene</w:t>
      </w:r>
      <w:proofErr w:type="spellEnd"/>
      <w:r w:rsidR="00263B92" w:rsidRPr="00270FC7">
        <w:rPr>
          <w:color w:val="auto"/>
        </w:rPr>
        <w:t xml:space="preserve"> homogenizer or by other</w:t>
      </w:r>
      <w:r w:rsidR="001002BA" w:rsidRPr="00270FC7">
        <w:rPr>
          <w:color w:val="auto"/>
        </w:rPr>
        <w:t xml:space="preserve"> (commercial)</w:t>
      </w:r>
      <w:r w:rsidR="00263B92" w:rsidRPr="00270FC7">
        <w:rPr>
          <w:color w:val="auto"/>
        </w:rPr>
        <w:t xml:space="preserve"> methods</w:t>
      </w:r>
      <w:r w:rsidR="001002BA" w:rsidRPr="00270FC7">
        <w:rPr>
          <w:color w:val="auto"/>
        </w:rPr>
        <w:fldChar w:fldCharType="begin" w:fldLock="1"/>
      </w:r>
      <w:r w:rsidR="001002BA" w:rsidRPr="00270FC7">
        <w:rPr>
          <w:color w:val="auto"/>
        </w:rPr>
        <w:instrText>ADDIN CSL_CITATION { "citationItems" : [ { "id" : "ITEM-1", "itemData" : { "DOI" : "10.1101/pdb.prot5455", "ISSN" : "1559-6095", "author" : [ { "dropping-particle" : "", "family" : "Simpson", "given" : "R. J.", "non-dropping-particle" : "", "parse-names" : false, "suffix" : "" } ], "container-title" : "Cold Spring Harbor Protocols", "id" : "ITEM-1", "issue" : "7", "issued" : { "date-parts" : [ [ "2010", "7", "1" ] ] }, "page" : "pdb.prot5455-pdb.prot5455", "title" : "Homogenization of Mammalian Tissue", "type" : "article-journal", "volume" : "2010" }, "uris" : [ "http://www.mendeley.com/documents/?uuid=f8766c7c-b2d5-3d90-bcf2-06fa7e171058" ] } ], "mendeley" : { "formattedCitation" : "&lt;sup&gt;15&lt;/sup&gt;", "plainTextFormattedCitation" : "15" }, "properties" : { "noteIndex" : 0 }, "schema" : "https://github.com/citation-style-language/schema/raw/master/csl-citation.json" }</w:instrText>
      </w:r>
      <w:r w:rsidR="001002BA" w:rsidRPr="00270FC7">
        <w:rPr>
          <w:color w:val="auto"/>
        </w:rPr>
        <w:fldChar w:fldCharType="separate"/>
      </w:r>
      <w:r w:rsidR="001002BA" w:rsidRPr="00270FC7">
        <w:rPr>
          <w:color w:val="auto"/>
          <w:vertAlign w:val="superscript"/>
        </w:rPr>
        <w:t>15</w:t>
      </w:r>
      <w:r w:rsidR="001002BA" w:rsidRPr="00270FC7">
        <w:rPr>
          <w:color w:val="auto"/>
        </w:rPr>
        <w:fldChar w:fldCharType="end"/>
      </w:r>
      <w:r w:rsidR="001002BA" w:rsidRPr="00270FC7">
        <w:rPr>
          <w:color w:val="auto"/>
        </w:rPr>
        <w:t xml:space="preserve">. </w:t>
      </w:r>
    </w:p>
    <w:p w14:paraId="7B5B3351" w14:textId="77777777" w:rsidR="00BF7F75" w:rsidRPr="00270FC7" w:rsidRDefault="00BF7F75" w:rsidP="00270FC7">
      <w:pPr>
        <w:widowControl/>
        <w:rPr>
          <w:color w:val="auto"/>
        </w:rPr>
      </w:pPr>
    </w:p>
    <w:p w14:paraId="62E244FF" w14:textId="21C8FE8E" w:rsidR="00A75E15" w:rsidRDefault="004A410D" w:rsidP="00270FC7">
      <w:pPr>
        <w:widowControl/>
      </w:pPr>
      <w:r w:rsidRPr="00270FC7">
        <w:rPr>
          <w:color w:val="auto"/>
        </w:rPr>
        <w:t xml:space="preserve">There are </w:t>
      </w:r>
      <w:proofErr w:type="gramStart"/>
      <w:r w:rsidRPr="00270FC7">
        <w:rPr>
          <w:color w:val="auto"/>
        </w:rPr>
        <w:t>a number of</w:t>
      </w:r>
      <w:proofErr w:type="gramEnd"/>
      <w:r w:rsidRPr="00270FC7">
        <w:rPr>
          <w:color w:val="auto"/>
        </w:rPr>
        <w:t xml:space="preserve"> critical steps in the protocol that need careful attention to obtain optimal results and pure fractions</w:t>
      </w:r>
      <w:r w:rsidR="00003DF3" w:rsidRPr="00270FC7">
        <w:rPr>
          <w:color w:val="auto"/>
        </w:rPr>
        <w:t xml:space="preserve"> (</w:t>
      </w:r>
      <w:r w:rsidR="00270FC7" w:rsidRPr="00270FC7">
        <w:rPr>
          <w:b/>
          <w:color w:val="auto"/>
        </w:rPr>
        <w:t>Table 2</w:t>
      </w:r>
      <w:r w:rsidR="00003DF3" w:rsidRPr="00270FC7">
        <w:rPr>
          <w:color w:val="auto"/>
        </w:rPr>
        <w:t>)</w:t>
      </w:r>
      <w:r w:rsidRPr="00270FC7">
        <w:rPr>
          <w:color w:val="auto"/>
        </w:rPr>
        <w:t>. The concentration of cells recommended here (steps 2.1.2, 2.1.4</w:t>
      </w:r>
      <w:r w:rsidR="008237AF" w:rsidRPr="00270FC7">
        <w:rPr>
          <w:color w:val="auto"/>
        </w:rPr>
        <w:t xml:space="preserve">, 3.1.3, 3.2.1 and 4.1.2) are specific to U937 cells and were determined through trial and error. These values may need to be adjusted to accommodate different </w:t>
      </w:r>
      <w:r w:rsidR="002870B6" w:rsidRPr="00270FC7">
        <w:rPr>
          <w:color w:val="auto"/>
        </w:rPr>
        <w:t xml:space="preserve">types of </w:t>
      </w:r>
      <w:r w:rsidR="008237AF" w:rsidRPr="00270FC7">
        <w:rPr>
          <w:color w:val="auto"/>
        </w:rPr>
        <w:t>cell</w:t>
      </w:r>
      <w:r w:rsidR="002870B6" w:rsidRPr="00270FC7">
        <w:rPr>
          <w:color w:val="auto"/>
        </w:rPr>
        <w:t>s</w:t>
      </w:r>
      <w:r w:rsidR="008237AF" w:rsidRPr="00270FC7">
        <w:rPr>
          <w:color w:val="auto"/>
        </w:rPr>
        <w:t xml:space="preserve"> if suboptimal results are obtained when executing the protocol. </w:t>
      </w:r>
      <w:r w:rsidR="00044B1D" w:rsidRPr="00270FC7">
        <w:rPr>
          <w:color w:val="auto"/>
        </w:rPr>
        <w:t xml:space="preserve">During the </w:t>
      </w:r>
      <w:r w:rsidR="007C04DE" w:rsidRPr="00270FC7">
        <w:rPr>
          <w:color w:val="auto"/>
        </w:rPr>
        <w:t>cytoplasmic extraction</w:t>
      </w:r>
      <w:r w:rsidR="00044B1D" w:rsidRPr="00270FC7">
        <w:rPr>
          <w:color w:val="auto"/>
        </w:rPr>
        <w:t xml:space="preserve"> step (</w:t>
      </w:r>
      <w:r w:rsidR="00BF7F75">
        <w:rPr>
          <w:color w:val="auto"/>
        </w:rPr>
        <w:t xml:space="preserve">step </w:t>
      </w:r>
      <w:r w:rsidR="00044B1D" w:rsidRPr="00270FC7">
        <w:rPr>
          <w:color w:val="auto"/>
        </w:rPr>
        <w:t>3.1)</w:t>
      </w:r>
      <w:r w:rsidR="007C04DE" w:rsidRPr="00270FC7">
        <w:rPr>
          <w:color w:val="auto"/>
        </w:rPr>
        <w:t xml:space="preserve">, the concentration of digitonin must be </w:t>
      </w:r>
      <w:proofErr w:type="gramStart"/>
      <w:r w:rsidR="007C04DE" w:rsidRPr="00270FC7">
        <w:rPr>
          <w:color w:val="auto"/>
        </w:rPr>
        <w:t>sufficient</w:t>
      </w:r>
      <w:proofErr w:type="gramEnd"/>
      <w:r w:rsidR="007C04DE" w:rsidRPr="00270FC7">
        <w:rPr>
          <w:color w:val="auto"/>
        </w:rPr>
        <w:t xml:space="preserve"> to </w:t>
      </w:r>
      <w:r w:rsidR="00044B1D" w:rsidRPr="00270FC7">
        <w:rPr>
          <w:color w:val="auto"/>
        </w:rPr>
        <w:t>permeabilize the plasma membrane without completely lysing the cells.</w:t>
      </w:r>
      <w:r w:rsidR="007C04DE" w:rsidRPr="00270FC7">
        <w:rPr>
          <w:color w:val="auto"/>
        </w:rPr>
        <w:t xml:space="preserve"> </w:t>
      </w:r>
      <w:r w:rsidR="00044B1D" w:rsidRPr="00270FC7">
        <w:rPr>
          <w:color w:val="auto"/>
        </w:rPr>
        <w:t>Following this incubation, c</w:t>
      </w:r>
      <w:r w:rsidR="008237AF" w:rsidRPr="00270FC7">
        <w:rPr>
          <w:color w:val="auto"/>
        </w:rPr>
        <w:t xml:space="preserve">ells must be </w:t>
      </w:r>
      <w:r w:rsidRPr="00270FC7">
        <w:t>thoroughly wash</w:t>
      </w:r>
      <w:r w:rsidR="008237AF" w:rsidRPr="00270FC7">
        <w:t>ed to remove cytosolic proteins from subsequent steps or cross contamination will occur in downstream samples (</w:t>
      </w:r>
      <w:r w:rsidR="00270FC7" w:rsidRPr="00CF0477">
        <w:rPr>
          <w:b/>
        </w:rPr>
        <w:t>Figure</w:t>
      </w:r>
      <w:r w:rsidR="008237AF" w:rsidRPr="00CF0477">
        <w:rPr>
          <w:b/>
        </w:rPr>
        <w:t xml:space="preserve"> 4A</w:t>
      </w:r>
      <w:r w:rsidR="008237AF" w:rsidRPr="00270FC7">
        <w:t>)</w:t>
      </w:r>
      <w:r w:rsidR="007C04DE" w:rsidRPr="00270FC7">
        <w:t>. The homogenization step (</w:t>
      </w:r>
      <w:r w:rsidR="00CF0477">
        <w:t xml:space="preserve">step </w:t>
      </w:r>
      <w:r w:rsidR="007C04DE" w:rsidRPr="00270FC7">
        <w:t xml:space="preserve">4.1.4) can be </w:t>
      </w:r>
      <w:r w:rsidR="007C04DE" w:rsidRPr="00270FC7">
        <w:lastRenderedPageBreak/>
        <w:t xml:space="preserve">accomplished with any form of mechanical lysis, </w:t>
      </w:r>
      <w:r w:rsidR="00CF0477">
        <w:t>al</w:t>
      </w:r>
      <w:r w:rsidR="007C04DE" w:rsidRPr="00270FC7">
        <w:t xml:space="preserve">though results presented here were obtained with a Dounce homogenizer. An alternative to using a Dounce homogenizer is to repeatedly pass cells through a </w:t>
      </w:r>
      <w:proofErr w:type="gramStart"/>
      <w:r w:rsidR="00CF0477">
        <w:t>narrow</w:t>
      </w:r>
      <w:r w:rsidR="007C04DE" w:rsidRPr="00270FC7">
        <w:t xml:space="preserve"> gauge</w:t>
      </w:r>
      <w:proofErr w:type="gramEnd"/>
      <w:r w:rsidR="007C04DE" w:rsidRPr="00270FC7">
        <w:t xml:space="preserve"> needle (27</w:t>
      </w:r>
      <w:r w:rsidR="00CF0477">
        <w:t xml:space="preserve"> G</w:t>
      </w:r>
      <w:r w:rsidR="007C04DE" w:rsidRPr="00270FC7">
        <w:t xml:space="preserve"> recommended, 20-40 passes) until sufficient cell lysis is achieved. </w:t>
      </w:r>
      <w:r w:rsidR="006C7235" w:rsidRPr="00270FC7">
        <w:t xml:space="preserve">It may be necessary to increase the number of strokes (or syringe passes) if a large pellet of unbroken cells is obtained after homogenization (step 4.1.7). Researchers will likely need to determine the optimal amount of homogenization for the type of cell being fractionated. </w:t>
      </w:r>
      <w:r w:rsidR="00044B1D" w:rsidRPr="00270FC7">
        <w:t>R</w:t>
      </w:r>
      <w:r w:rsidRPr="00270FC7">
        <w:t xml:space="preserve">emoval of cellular debris </w:t>
      </w:r>
      <w:r w:rsidR="00044B1D" w:rsidRPr="00270FC7">
        <w:t>following the</w:t>
      </w:r>
      <w:r w:rsidRPr="00270FC7">
        <w:t xml:space="preserve"> homogenization</w:t>
      </w:r>
      <w:r w:rsidR="00044B1D" w:rsidRPr="00270FC7">
        <w:t xml:space="preserve"> must be thorough to avoid contamination of the organelle fraction with plasma membrane components (</w:t>
      </w:r>
      <w:r w:rsidR="00270FC7" w:rsidRPr="00CF0477">
        <w:rPr>
          <w:b/>
        </w:rPr>
        <w:t>Figure</w:t>
      </w:r>
      <w:r w:rsidR="00CF0477" w:rsidRPr="00CF0477">
        <w:rPr>
          <w:b/>
        </w:rPr>
        <w:t xml:space="preserve"> </w:t>
      </w:r>
      <w:r w:rsidR="00044B1D" w:rsidRPr="00CF0477">
        <w:rPr>
          <w:b/>
        </w:rPr>
        <w:t>4B</w:t>
      </w:r>
      <w:r w:rsidR="00044B1D" w:rsidRPr="00270FC7">
        <w:t>)</w:t>
      </w:r>
      <w:r w:rsidRPr="00270FC7">
        <w:t>.</w:t>
      </w:r>
      <w:r w:rsidR="006C7235" w:rsidRPr="00270FC7">
        <w:t xml:space="preserve"> If this occurs, additional low speed centrifugation steps should be performed to remove cellular debris. </w:t>
      </w:r>
      <w:r w:rsidR="000A6B76" w:rsidRPr="00270FC7">
        <w:t>During development of this method up to 18 h of centrifugation at 18</w:t>
      </w:r>
      <w:r w:rsidR="00CF0477">
        <w:t>,000</w:t>
      </w:r>
      <w:r w:rsidR="000A6B76" w:rsidRPr="00270FC7">
        <w:t xml:space="preserve"> × g was tested, with minimal increase of plasma membrane yield over the 3 h spins (</w:t>
      </w:r>
      <w:r w:rsidR="00270FC7" w:rsidRPr="00CF0477">
        <w:rPr>
          <w:b/>
        </w:rPr>
        <w:t>Figure</w:t>
      </w:r>
      <w:r w:rsidR="000A6B76" w:rsidRPr="00CF0477">
        <w:rPr>
          <w:b/>
        </w:rPr>
        <w:t xml:space="preserve"> 2</w:t>
      </w:r>
      <w:r w:rsidR="000A6B76" w:rsidRPr="00270FC7">
        <w:t xml:space="preserve">, lanes 5-6). Researchers may find it necessary to increase </w:t>
      </w:r>
      <w:r w:rsidR="00CF0477">
        <w:t>centrifugatio</w:t>
      </w:r>
      <w:r w:rsidR="000A6B76" w:rsidRPr="00270FC7">
        <w:t>n times to obtain better yields of the plasma membrane sample.</w:t>
      </w:r>
    </w:p>
    <w:p w14:paraId="36DA458F" w14:textId="77777777" w:rsidR="00CF0477" w:rsidRPr="00270FC7" w:rsidRDefault="00CF0477" w:rsidP="00270FC7">
      <w:pPr>
        <w:widowControl/>
      </w:pPr>
    </w:p>
    <w:p w14:paraId="537A7857" w14:textId="5330CE85" w:rsidR="002870B6" w:rsidRPr="00270FC7" w:rsidRDefault="002870B6" w:rsidP="00270FC7">
      <w:pPr>
        <w:widowControl/>
      </w:pPr>
      <w:r w:rsidRPr="00270FC7">
        <w:t xml:space="preserve">The method presented here is limited in comparison to </w:t>
      </w:r>
      <w:r w:rsidR="00CF0477">
        <w:t xml:space="preserve">the </w:t>
      </w:r>
      <w:r w:rsidRPr="00270FC7">
        <w:t xml:space="preserve">more thorough purification methods involving ultracentrifugation. Without the use of isopycnic density centrifugation it is not possible to separate individual organelles obtained after cell homogenization. </w:t>
      </w:r>
      <w:r w:rsidR="00A85A19" w:rsidRPr="00270FC7">
        <w:t>While the 4</w:t>
      </w:r>
      <w:r w:rsidR="00CF0477">
        <w:t>,000</w:t>
      </w:r>
      <w:r w:rsidR="00A85A19" w:rsidRPr="00270FC7">
        <w:t xml:space="preserve"> × g fractions contain mitochondria (as evidenced by the presence of VDAC, </w:t>
      </w:r>
      <w:r w:rsidR="00270FC7" w:rsidRPr="00CF0477">
        <w:rPr>
          <w:b/>
        </w:rPr>
        <w:t>Figure</w:t>
      </w:r>
      <w:r w:rsidR="00A85A19" w:rsidRPr="00CF0477">
        <w:rPr>
          <w:b/>
        </w:rPr>
        <w:t xml:space="preserve"> 2</w:t>
      </w:r>
      <w:r w:rsidR="00A85A19" w:rsidRPr="00270FC7">
        <w:t xml:space="preserve">), they likely also contain ER, </w:t>
      </w:r>
      <w:proofErr w:type="spellStart"/>
      <w:r w:rsidR="00CF0477">
        <w:t>g</w:t>
      </w:r>
      <w:r w:rsidR="00A85A19" w:rsidRPr="00270FC7">
        <w:t>olgi</w:t>
      </w:r>
      <w:proofErr w:type="spellEnd"/>
      <w:r w:rsidR="00A85A19" w:rsidRPr="00270FC7">
        <w:t xml:space="preserve"> and additional intracellular organelles. The organelle fraction should be verified </w:t>
      </w:r>
      <w:proofErr w:type="gramStart"/>
      <w:r w:rsidR="00A85A19" w:rsidRPr="00270FC7">
        <w:t>by the use of</w:t>
      </w:r>
      <w:proofErr w:type="gramEnd"/>
      <w:r w:rsidR="00A85A19" w:rsidRPr="00270FC7">
        <w:t xml:space="preserve"> additional antibodies to protein markers of other organelles if this is of importance to the research being performed. </w:t>
      </w:r>
    </w:p>
    <w:p w14:paraId="631A66C0" w14:textId="77777777" w:rsidR="00044B1D" w:rsidRPr="00270FC7" w:rsidRDefault="00044B1D" w:rsidP="00270FC7">
      <w:pPr>
        <w:widowControl/>
        <w:rPr>
          <w:color w:val="auto"/>
        </w:rPr>
      </w:pPr>
    </w:p>
    <w:p w14:paraId="1734505F" w14:textId="6550E9C3" w:rsidR="00AA03DF" w:rsidRPr="00CF0477" w:rsidRDefault="00AA03DF" w:rsidP="00270FC7">
      <w:pPr>
        <w:pStyle w:val="NormalWeb"/>
        <w:widowControl/>
        <w:spacing w:before="0" w:beforeAutospacing="0" w:after="0" w:afterAutospacing="0"/>
        <w:rPr>
          <w:b/>
          <w:bCs/>
          <w:color w:val="auto"/>
        </w:rPr>
      </w:pPr>
      <w:r w:rsidRPr="00CF0477">
        <w:rPr>
          <w:b/>
          <w:bCs/>
          <w:color w:val="auto"/>
        </w:rPr>
        <w:t>ACKNOWLEDGMENTS:</w:t>
      </w:r>
    </w:p>
    <w:p w14:paraId="4F5D2714" w14:textId="29B743AE" w:rsidR="000E41E8" w:rsidRPr="00270FC7" w:rsidRDefault="000E41E8" w:rsidP="00270FC7">
      <w:pPr>
        <w:pStyle w:val="NormalWeb"/>
        <w:widowControl/>
        <w:spacing w:before="0" w:beforeAutospacing="0" w:after="0" w:afterAutospacing="0"/>
        <w:rPr>
          <w:color w:val="808080"/>
        </w:rPr>
      </w:pPr>
      <w:r w:rsidRPr="00CF0477">
        <w:rPr>
          <w:color w:val="auto"/>
        </w:rPr>
        <w:t>Work was supported by NIH-1R15HL135675-01 to Timothy J. LaRocca</w:t>
      </w:r>
    </w:p>
    <w:p w14:paraId="2D96E92E" w14:textId="72F287DC" w:rsidR="00AA03DF" w:rsidRPr="00270FC7" w:rsidRDefault="00AA03DF" w:rsidP="00270FC7">
      <w:pPr>
        <w:widowControl/>
        <w:rPr>
          <w:b/>
          <w:bCs/>
        </w:rPr>
      </w:pPr>
    </w:p>
    <w:p w14:paraId="5D52ED8B" w14:textId="276A75E9" w:rsidR="00AA03DF" w:rsidRPr="00270FC7" w:rsidRDefault="00AA03DF" w:rsidP="00270FC7">
      <w:pPr>
        <w:pStyle w:val="NormalWeb"/>
        <w:widowControl/>
        <w:spacing w:before="0" w:beforeAutospacing="0" w:after="0" w:afterAutospacing="0"/>
        <w:rPr>
          <w:color w:val="808080"/>
        </w:rPr>
      </w:pPr>
      <w:r w:rsidRPr="00270FC7">
        <w:rPr>
          <w:b/>
        </w:rPr>
        <w:t>DISCLOSURES</w:t>
      </w:r>
      <w:r w:rsidRPr="00270FC7">
        <w:rPr>
          <w:b/>
          <w:bCs/>
        </w:rPr>
        <w:t>:</w:t>
      </w:r>
    </w:p>
    <w:p w14:paraId="66030076" w14:textId="54A1AF84" w:rsidR="00AA03DF" w:rsidRPr="00270FC7" w:rsidRDefault="000E41E8" w:rsidP="00270FC7">
      <w:pPr>
        <w:widowControl/>
        <w:rPr>
          <w:color w:val="auto"/>
        </w:rPr>
      </w:pPr>
      <w:r w:rsidRPr="00270FC7">
        <w:rPr>
          <w:color w:val="auto"/>
        </w:rPr>
        <w:t>The authors declare no conflict of interest</w:t>
      </w:r>
    </w:p>
    <w:p w14:paraId="2CC31FA4" w14:textId="77777777" w:rsidR="000E41E8" w:rsidRPr="00270FC7" w:rsidRDefault="000E41E8" w:rsidP="00270FC7">
      <w:pPr>
        <w:widowControl/>
        <w:rPr>
          <w:color w:val="auto"/>
        </w:rPr>
      </w:pPr>
    </w:p>
    <w:p w14:paraId="315B4FAD" w14:textId="72472B6C" w:rsidR="00B32616" w:rsidRPr="00270FC7" w:rsidRDefault="009726EE" w:rsidP="00270FC7">
      <w:pPr>
        <w:widowControl/>
        <w:rPr>
          <w:b/>
          <w:color w:val="000000" w:themeColor="text1"/>
        </w:rPr>
      </w:pPr>
      <w:r w:rsidRPr="00270FC7">
        <w:rPr>
          <w:b/>
          <w:bCs/>
        </w:rPr>
        <w:t>REFERENCES</w:t>
      </w:r>
      <w:r w:rsidR="00D04760" w:rsidRPr="00270FC7">
        <w:rPr>
          <w:b/>
          <w:bCs/>
        </w:rPr>
        <w:t>:</w:t>
      </w:r>
    </w:p>
    <w:p w14:paraId="25C05F1D" w14:textId="0CDE68FD" w:rsidR="00D04760" w:rsidRPr="00270FC7" w:rsidRDefault="00D04760" w:rsidP="00270FC7">
      <w:pPr>
        <w:widowControl/>
        <w:rPr>
          <w:b/>
          <w:color w:val="808080"/>
        </w:rPr>
      </w:pPr>
    </w:p>
    <w:p w14:paraId="518A5371" w14:textId="7075CBDE" w:rsidR="001002BA" w:rsidRPr="00270FC7" w:rsidRDefault="000A6B76" w:rsidP="00270FC7">
      <w:pPr>
        <w:widowControl/>
      </w:pPr>
      <w:r w:rsidRPr="00270FC7">
        <w:rPr>
          <w:b/>
          <w:color w:val="808080"/>
        </w:rPr>
        <w:fldChar w:fldCharType="begin" w:fldLock="1"/>
      </w:r>
      <w:r w:rsidRPr="00270FC7">
        <w:rPr>
          <w:b/>
          <w:color w:val="808080"/>
        </w:rPr>
        <w:instrText xml:space="preserve">ADDIN Mendeley Bibliography CSL_BIBLIOGRAPHY </w:instrText>
      </w:r>
      <w:r w:rsidRPr="00270FC7">
        <w:rPr>
          <w:b/>
          <w:color w:val="808080"/>
        </w:rPr>
        <w:fldChar w:fldCharType="separate"/>
      </w:r>
      <w:r w:rsidR="001002BA" w:rsidRPr="00270FC7">
        <w:t>1.</w:t>
      </w:r>
      <w:r w:rsidR="001002BA" w:rsidRPr="00270FC7">
        <w:tab/>
      </w:r>
      <w:proofErr w:type="spellStart"/>
      <w:r w:rsidR="001002BA" w:rsidRPr="00270FC7">
        <w:t>Baghirova</w:t>
      </w:r>
      <w:proofErr w:type="spellEnd"/>
      <w:r w:rsidR="001002BA" w:rsidRPr="00270FC7">
        <w:t xml:space="preserve">, S., Hughes, B. G., </w:t>
      </w:r>
      <w:proofErr w:type="spellStart"/>
      <w:r w:rsidR="001002BA" w:rsidRPr="00270FC7">
        <w:t>Hendzel</w:t>
      </w:r>
      <w:proofErr w:type="spellEnd"/>
      <w:r w:rsidR="001002BA" w:rsidRPr="00270FC7">
        <w:t>, M. J.</w:t>
      </w:r>
      <w:r w:rsidR="00CF0477">
        <w:t>,</w:t>
      </w:r>
      <w:r w:rsidR="001002BA" w:rsidRPr="00270FC7">
        <w:t xml:space="preserve"> Schulz, R. Sequential fractionation and isolation of subcellular proteins from tissue or cultured cells. </w:t>
      </w:r>
      <w:proofErr w:type="spellStart"/>
      <w:r w:rsidR="001002BA" w:rsidRPr="00270FC7">
        <w:rPr>
          <w:i/>
          <w:iCs/>
        </w:rPr>
        <w:t>MethodsX</w:t>
      </w:r>
      <w:proofErr w:type="spellEnd"/>
      <w:r w:rsidR="00B50D0E">
        <w:rPr>
          <w:i/>
          <w:iCs/>
        </w:rPr>
        <w:t>.</w:t>
      </w:r>
      <w:r w:rsidR="001002BA" w:rsidRPr="00270FC7">
        <w:t xml:space="preserve"> </w:t>
      </w:r>
      <w:r w:rsidR="001002BA" w:rsidRPr="00270FC7">
        <w:rPr>
          <w:b/>
          <w:bCs/>
        </w:rPr>
        <w:t>2</w:t>
      </w:r>
      <w:r w:rsidR="001002BA" w:rsidRPr="00270FC7">
        <w:t>, e440–e445 (2015).</w:t>
      </w:r>
    </w:p>
    <w:p w14:paraId="42AFF55C" w14:textId="640B4433" w:rsidR="001002BA" w:rsidRPr="00270FC7" w:rsidRDefault="001002BA" w:rsidP="00270FC7">
      <w:pPr>
        <w:widowControl/>
      </w:pPr>
      <w:r w:rsidRPr="00270FC7">
        <w:t>2.</w:t>
      </w:r>
      <w:r w:rsidRPr="00270FC7">
        <w:tab/>
        <w:t>Hwang, S. Il</w:t>
      </w:r>
      <w:r w:rsidR="00B50D0E">
        <w:t>,</w:t>
      </w:r>
      <w:r w:rsidRPr="00270FC7">
        <w:t xml:space="preserve"> Han, D. K. Subcellular fractionation for identification of biomarkers: Serial detergent extraction by subcellular accessibility and solubility. </w:t>
      </w:r>
      <w:r w:rsidRPr="00270FC7">
        <w:rPr>
          <w:i/>
          <w:iCs/>
        </w:rPr>
        <w:t>Methods in Molecular Biology</w:t>
      </w:r>
      <w:r w:rsidR="00B50D0E">
        <w:rPr>
          <w:i/>
          <w:iCs/>
        </w:rPr>
        <w:t>.</w:t>
      </w:r>
      <w:r w:rsidRPr="00270FC7">
        <w:t xml:space="preserve"> </w:t>
      </w:r>
      <w:r w:rsidRPr="00270FC7">
        <w:rPr>
          <w:b/>
          <w:bCs/>
        </w:rPr>
        <w:t>1002</w:t>
      </w:r>
      <w:r w:rsidRPr="00270FC7">
        <w:t>, 25–35 (2013).</w:t>
      </w:r>
    </w:p>
    <w:p w14:paraId="7364A60E" w14:textId="12480C20" w:rsidR="001002BA" w:rsidRPr="00270FC7" w:rsidRDefault="001002BA" w:rsidP="00270FC7">
      <w:pPr>
        <w:widowControl/>
      </w:pPr>
      <w:r w:rsidRPr="00270FC7">
        <w:t>3.</w:t>
      </w:r>
      <w:r w:rsidRPr="00270FC7">
        <w:tab/>
        <w:t>Song, Y., Hao, Y.,</w:t>
      </w:r>
      <w:r w:rsidR="00270FC7" w:rsidRPr="00270FC7">
        <w:rPr>
          <w:i/>
        </w:rPr>
        <w:t xml:space="preserve"> et al.</w:t>
      </w:r>
      <w:r w:rsidRPr="00270FC7">
        <w:t xml:space="preserve"> Sample preparation project for the subcellular proteome of mouse liver. </w:t>
      </w:r>
      <w:r w:rsidRPr="00270FC7">
        <w:rPr>
          <w:i/>
          <w:iCs/>
        </w:rPr>
        <w:t>Proteomics</w:t>
      </w:r>
      <w:r w:rsidR="00B50D0E">
        <w:rPr>
          <w:i/>
          <w:iCs/>
        </w:rPr>
        <w:t>.</w:t>
      </w:r>
      <w:r w:rsidRPr="00270FC7">
        <w:t xml:space="preserve"> </w:t>
      </w:r>
      <w:r w:rsidRPr="00270FC7">
        <w:rPr>
          <w:b/>
          <w:bCs/>
        </w:rPr>
        <w:t>6</w:t>
      </w:r>
      <w:r w:rsidRPr="00270FC7">
        <w:t xml:space="preserve">, </w:t>
      </w:r>
      <w:r w:rsidR="00B50D0E">
        <w:t>(</w:t>
      </w:r>
      <w:r w:rsidRPr="00270FC7">
        <w:t>19</w:t>
      </w:r>
      <w:r w:rsidR="00B50D0E">
        <w:t xml:space="preserve">) </w:t>
      </w:r>
      <w:r w:rsidRPr="00270FC7">
        <w:t>5269–5277 (2006).</w:t>
      </w:r>
    </w:p>
    <w:p w14:paraId="77436CE8" w14:textId="69E11C37" w:rsidR="001002BA" w:rsidRPr="00270FC7" w:rsidRDefault="001002BA" w:rsidP="00270FC7">
      <w:pPr>
        <w:widowControl/>
      </w:pPr>
      <w:r w:rsidRPr="00270FC7">
        <w:t>4.</w:t>
      </w:r>
      <w:r w:rsidRPr="00270FC7">
        <w:tab/>
      </w:r>
      <w:proofErr w:type="spellStart"/>
      <w:r w:rsidRPr="00270FC7">
        <w:t>L</w:t>
      </w:r>
      <w:r w:rsidR="00B50D0E" w:rsidRPr="00270FC7">
        <w:t>enstra</w:t>
      </w:r>
      <w:proofErr w:type="spellEnd"/>
      <w:r w:rsidRPr="00270FC7">
        <w:t>, J. A.</w:t>
      </w:r>
      <w:r w:rsidR="00B50D0E">
        <w:t>,</w:t>
      </w:r>
      <w:r w:rsidRPr="00270FC7">
        <w:t xml:space="preserve"> </w:t>
      </w:r>
      <w:proofErr w:type="spellStart"/>
      <w:r w:rsidRPr="00270FC7">
        <w:t>B</w:t>
      </w:r>
      <w:r w:rsidR="00B50D0E" w:rsidRPr="00270FC7">
        <w:t>loemendal</w:t>
      </w:r>
      <w:proofErr w:type="spellEnd"/>
      <w:r w:rsidRPr="00270FC7">
        <w:t xml:space="preserve">, H. Topography of the total protein population from cultured cells upon fractionation by chemical extractions. </w:t>
      </w:r>
      <w:r w:rsidRPr="00270FC7">
        <w:rPr>
          <w:i/>
          <w:iCs/>
        </w:rPr>
        <w:t>European Journal of Biochemistry</w:t>
      </w:r>
      <w:r w:rsidR="00B50D0E">
        <w:rPr>
          <w:i/>
          <w:iCs/>
        </w:rPr>
        <w:t>.</w:t>
      </w:r>
      <w:r w:rsidRPr="00270FC7">
        <w:t xml:space="preserve"> </w:t>
      </w:r>
      <w:r w:rsidRPr="00270FC7">
        <w:rPr>
          <w:b/>
          <w:bCs/>
        </w:rPr>
        <w:t>135</w:t>
      </w:r>
      <w:r w:rsidRPr="00270FC7">
        <w:t xml:space="preserve">, </w:t>
      </w:r>
      <w:r w:rsidR="00B50D0E">
        <w:t>(</w:t>
      </w:r>
      <w:r w:rsidRPr="00270FC7">
        <w:t>3</w:t>
      </w:r>
      <w:r w:rsidR="00B50D0E">
        <w:t xml:space="preserve">) </w:t>
      </w:r>
      <w:r w:rsidRPr="00270FC7">
        <w:t>413–423 (1983).</w:t>
      </w:r>
    </w:p>
    <w:p w14:paraId="70B5EA01" w14:textId="55CC7DD1" w:rsidR="001002BA" w:rsidRPr="00270FC7" w:rsidRDefault="001002BA" w:rsidP="00270FC7">
      <w:pPr>
        <w:widowControl/>
      </w:pPr>
      <w:r w:rsidRPr="00270FC7">
        <w:t>5.</w:t>
      </w:r>
      <w:r w:rsidRPr="00270FC7">
        <w:tab/>
        <w:t>Michelsen, U.</w:t>
      </w:r>
      <w:r w:rsidR="00B50D0E">
        <w:t>,</w:t>
      </w:r>
      <w:r w:rsidRPr="00270FC7">
        <w:t xml:space="preserve"> von Hagen, J. Chapter 19 Isolation of Subcellular Organelles and Structures. </w:t>
      </w:r>
      <w:r w:rsidRPr="00270FC7">
        <w:rPr>
          <w:i/>
          <w:iCs/>
        </w:rPr>
        <w:t>Methods in Enzymology</w:t>
      </w:r>
      <w:r w:rsidR="00B50D0E">
        <w:rPr>
          <w:i/>
          <w:iCs/>
        </w:rPr>
        <w:t>.</w:t>
      </w:r>
      <w:r w:rsidRPr="00270FC7">
        <w:t xml:space="preserve"> </w:t>
      </w:r>
      <w:r w:rsidRPr="00270FC7">
        <w:rPr>
          <w:b/>
          <w:bCs/>
        </w:rPr>
        <w:t>463</w:t>
      </w:r>
      <w:r w:rsidRPr="00270FC7">
        <w:t xml:space="preserve">, </w:t>
      </w:r>
      <w:r w:rsidR="00B50D0E">
        <w:t>(</w:t>
      </w:r>
      <w:r w:rsidRPr="00270FC7">
        <w:t>C</w:t>
      </w:r>
      <w:r w:rsidR="00B50D0E">
        <w:t xml:space="preserve">) </w:t>
      </w:r>
      <w:r w:rsidRPr="00270FC7">
        <w:t>305–328 (2009).</w:t>
      </w:r>
    </w:p>
    <w:p w14:paraId="0DDF0D98" w14:textId="027AD208" w:rsidR="001002BA" w:rsidRPr="00270FC7" w:rsidRDefault="001002BA" w:rsidP="00270FC7">
      <w:pPr>
        <w:widowControl/>
      </w:pPr>
      <w:r w:rsidRPr="00270FC7">
        <w:t>6.</w:t>
      </w:r>
      <w:r w:rsidRPr="00270FC7">
        <w:tab/>
        <w:t xml:space="preserve">Stimpson, S. E., </w:t>
      </w:r>
      <w:proofErr w:type="spellStart"/>
      <w:r w:rsidRPr="00270FC7">
        <w:t>Coorssen</w:t>
      </w:r>
      <w:proofErr w:type="spellEnd"/>
      <w:r w:rsidRPr="00270FC7">
        <w:t>, J. R.</w:t>
      </w:r>
      <w:r w:rsidR="00B50D0E">
        <w:t>,</w:t>
      </w:r>
      <w:r w:rsidRPr="00270FC7">
        <w:t xml:space="preserve"> Myers, S. J. Optimal isolation of mitochondria for proteomic analyses. </w:t>
      </w:r>
      <w:r w:rsidRPr="00270FC7">
        <w:rPr>
          <w:i/>
          <w:iCs/>
        </w:rPr>
        <w:t>Analytical Biochemistry</w:t>
      </w:r>
      <w:r w:rsidR="00B50D0E">
        <w:rPr>
          <w:i/>
          <w:iCs/>
        </w:rPr>
        <w:t>.</w:t>
      </w:r>
      <w:r w:rsidRPr="00270FC7">
        <w:t xml:space="preserve"> </w:t>
      </w:r>
      <w:r w:rsidRPr="00270FC7">
        <w:rPr>
          <w:b/>
          <w:bCs/>
        </w:rPr>
        <w:t>475</w:t>
      </w:r>
      <w:r w:rsidRPr="00270FC7">
        <w:t>, 1–3 (2015).</w:t>
      </w:r>
    </w:p>
    <w:p w14:paraId="411942FB" w14:textId="65B5F182" w:rsidR="001002BA" w:rsidRPr="00270FC7" w:rsidRDefault="001002BA" w:rsidP="00270FC7">
      <w:pPr>
        <w:widowControl/>
      </w:pPr>
      <w:r w:rsidRPr="00270FC7">
        <w:lastRenderedPageBreak/>
        <w:t>7.</w:t>
      </w:r>
      <w:r w:rsidRPr="00270FC7">
        <w:tab/>
        <w:t xml:space="preserve">Williamson, C. D., Wong, D. S., </w:t>
      </w:r>
      <w:proofErr w:type="spellStart"/>
      <w:r w:rsidRPr="00270FC7">
        <w:t>Bozidis</w:t>
      </w:r>
      <w:proofErr w:type="spellEnd"/>
      <w:r w:rsidRPr="00270FC7">
        <w:t>, P., Zhang, A.</w:t>
      </w:r>
      <w:r w:rsidR="00B50D0E">
        <w:t>,</w:t>
      </w:r>
      <w:r w:rsidRPr="00270FC7">
        <w:t xml:space="preserve"> </w:t>
      </w:r>
      <w:proofErr w:type="spellStart"/>
      <w:r w:rsidRPr="00270FC7">
        <w:t>Colberg-Poley</w:t>
      </w:r>
      <w:proofErr w:type="spellEnd"/>
      <w:r w:rsidRPr="00270FC7">
        <w:t xml:space="preserve">, A. M. Isolation of Endoplasmic Reticulum, Mitochondria, and Mitochondria-Associated Membrane and Detergent Resistant Membrane Fractions from Transfected Cells and from Human Cytomegalovirus-Infected Primary Fibroblasts. </w:t>
      </w:r>
      <w:r w:rsidRPr="00270FC7">
        <w:rPr>
          <w:i/>
          <w:iCs/>
        </w:rPr>
        <w:t>Current protocols in cell biology</w:t>
      </w:r>
      <w:r w:rsidR="00B50D0E">
        <w:rPr>
          <w:i/>
          <w:iCs/>
        </w:rPr>
        <w:t>.</w:t>
      </w:r>
      <w:r w:rsidRPr="00270FC7">
        <w:t xml:space="preserve"> </w:t>
      </w:r>
      <w:r w:rsidRPr="00270FC7">
        <w:rPr>
          <w:b/>
          <w:bCs/>
        </w:rPr>
        <w:t>68</w:t>
      </w:r>
      <w:r w:rsidRPr="00270FC7">
        <w:t>, 3.27.1-3.27.33 (2015).</w:t>
      </w:r>
    </w:p>
    <w:p w14:paraId="012B6AF5" w14:textId="199F3AD7" w:rsidR="001002BA" w:rsidRPr="00270FC7" w:rsidRDefault="001002BA" w:rsidP="00270FC7">
      <w:pPr>
        <w:widowControl/>
      </w:pPr>
      <w:r w:rsidRPr="00270FC7">
        <w:t>8.</w:t>
      </w:r>
      <w:r w:rsidRPr="00270FC7">
        <w:tab/>
      </w:r>
      <w:proofErr w:type="spellStart"/>
      <w:r w:rsidRPr="00270FC7">
        <w:t>Sundström</w:t>
      </w:r>
      <w:proofErr w:type="spellEnd"/>
      <w:r w:rsidRPr="00270FC7">
        <w:t>, C.</w:t>
      </w:r>
      <w:r w:rsidR="00B50D0E">
        <w:t>,</w:t>
      </w:r>
      <w:r w:rsidRPr="00270FC7">
        <w:t xml:space="preserve"> Nilsson, K. Establishment and characterization of a human histiocytic lymphoma cell line (U-937). </w:t>
      </w:r>
      <w:r w:rsidRPr="00270FC7">
        <w:rPr>
          <w:i/>
          <w:iCs/>
        </w:rPr>
        <w:t>International Journal of Cancer</w:t>
      </w:r>
      <w:r w:rsidR="00B50D0E">
        <w:t xml:space="preserve">. </w:t>
      </w:r>
      <w:r w:rsidRPr="00270FC7">
        <w:rPr>
          <w:b/>
          <w:bCs/>
        </w:rPr>
        <w:t>17</w:t>
      </w:r>
      <w:r w:rsidRPr="00270FC7">
        <w:t xml:space="preserve">, </w:t>
      </w:r>
      <w:r w:rsidR="00B50D0E">
        <w:t>(</w:t>
      </w:r>
      <w:r w:rsidRPr="00270FC7">
        <w:t>5</w:t>
      </w:r>
      <w:r w:rsidR="00B50D0E">
        <w:t xml:space="preserve">) </w:t>
      </w:r>
      <w:r w:rsidRPr="00270FC7">
        <w:t>565–77 (1976).</w:t>
      </w:r>
    </w:p>
    <w:p w14:paraId="79B2EF53" w14:textId="35965D30" w:rsidR="001002BA" w:rsidRPr="00270FC7" w:rsidRDefault="001002BA" w:rsidP="00270FC7">
      <w:pPr>
        <w:widowControl/>
      </w:pPr>
      <w:r w:rsidRPr="00270FC7">
        <w:t>9.</w:t>
      </w:r>
      <w:r w:rsidRPr="00270FC7">
        <w:tab/>
      </w:r>
      <w:proofErr w:type="spellStart"/>
      <w:r w:rsidRPr="00270FC7">
        <w:t>Towbin</w:t>
      </w:r>
      <w:proofErr w:type="spellEnd"/>
      <w:r w:rsidRPr="00270FC7">
        <w:t xml:space="preserve">, H., </w:t>
      </w:r>
      <w:proofErr w:type="spellStart"/>
      <w:r w:rsidRPr="00270FC7">
        <w:t>Staehelin</w:t>
      </w:r>
      <w:proofErr w:type="spellEnd"/>
      <w:r w:rsidRPr="00270FC7">
        <w:t>, T.</w:t>
      </w:r>
      <w:r w:rsidR="00B50D0E">
        <w:t>,</w:t>
      </w:r>
      <w:r w:rsidRPr="00270FC7">
        <w:t xml:space="preserve"> Gordon, J. Electrophoretic transfer of proteins from polyacrylamide gels to nitrocellulose sheets: procedure and some applications. </w:t>
      </w:r>
      <w:r w:rsidRPr="00270FC7">
        <w:rPr>
          <w:i/>
          <w:iCs/>
        </w:rPr>
        <w:t>Proceedings of the National Academy of Sciences</w:t>
      </w:r>
      <w:r w:rsidR="00B50D0E">
        <w:rPr>
          <w:i/>
          <w:iCs/>
        </w:rPr>
        <w:t>.</w:t>
      </w:r>
      <w:r w:rsidRPr="00270FC7">
        <w:t xml:space="preserve"> </w:t>
      </w:r>
      <w:r w:rsidRPr="00270FC7">
        <w:rPr>
          <w:b/>
          <w:bCs/>
        </w:rPr>
        <w:t>76</w:t>
      </w:r>
      <w:r w:rsidRPr="00270FC7">
        <w:t xml:space="preserve">, </w:t>
      </w:r>
      <w:r w:rsidR="00B50D0E">
        <w:t>(</w:t>
      </w:r>
      <w:r w:rsidRPr="00270FC7">
        <w:t>9</w:t>
      </w:r>
      <w:r w:rsidR="00B50D0E">
        <w:t xml:space="preserve">) </w:t>
      </w:r>
      <w:r w:rsidRPr="00270FC7">
        <w:t>4350–4354 (1979).</w:t>
      </w:r>
    </w:p>
    <w:p w14:paraId="60943771" w14:textId="2AC78C85" w:rsidR="001002BA" w:rsidRPr="00270FC7" w:rsidRDefault="001002BA" w:rsidP="00270FC7">
      <w:pPr>
        <w:widowControl/>
      </w:pPr>
      <w:r w:rsidRPr="00270FC7">
        <w:t>10.</w:t>
      </w:r>
      <w:r w:rsidRPr="00270FC7">
        <w:tab/>
        <w:t>Barber, R. D., Harmer, D. W., Coleman, R. A.</w:t>
      </w:r>
      <w:r w:rsidR="00B50D0E">
        <w:t>,</w:t>
      </w:r>
      <w:r w:rsidRPr="00270FC7">
        <w:t xml:space="preserve"> Clark, B. J. GAPDH as a housekeeping gene: analysis of GAPDH mRNA expression in a panel of 72 human tissues. </w:t>
      </w:r>
      <w:r w:rsidRPr="00270FC7">
        <w:rPr>
          <w:i/>
          <w:iCs/>
        </w:rPr>
        <w:t>Physiological Genomics</w:t>
      </w:r>
      <w:r w:rsidR="00B50D0E">
        <w:rPr>
          <w:i/>
          <w:iCs/>
        </w:rPr>
        <w:t>.</w:t>
      </w:r>
      <w:r w:rsidRPr="00270FC7">
        <w:t xml:space="preserve"> </w:t>
      </w:r>
      <w:r w:rsidRPr="00270FC7">
        <w:rPr>
          <w:b/>
          <w:bCs/>
        </w:rPr>
        <w:t>21</w:t>
      </w:r>
      <w:r w:rsidRPr="00270FC7">
        <w:t xml:space="preserve">, </w:t>
      </w:r>
      <w:r w:rsidR="00B50D0E">
        <w:t>(</w:t>
      </w:r>
      <w:r w:rsidRPr="00270FC7">
        <w:t>3</w:t>
      </w:r>
      <w:r w:rsidR="00B50D0E">
        <w:t xml:space="preserve">) </w:t>
      </w:r>
      <w:r w:rsidRPr="00270FC7">
        <w:t>389–395 (2005).</w:t>
      </w:r>
    </w:p>
    <w:p w14:paraId="311FCBD5" w14:textId="3A949CD8" w:rsidR="001002BA" w:rsidRPr="00270FC7" w:rsidRDefault="001002BA" w:rsidP="00270FC7">
      <w:pPr>
        <w:widowControl/>
      </w:pPr>
      <w:r w:rsidRPr="00270FC7">
        <w:t>11.</w:t>
      </w:r>
      <w:r w:rsidRPr="00270FC7">
        <w:tab/>
        <w:t>Hodge, T.</w:t>
      </w:r>
      <w:r w:rsidR="00B50D0E">
        <w:t>,</w:t>
      </w:r>
      <w:r w:rsidRPr="00270FC7">
        <w:t xml:space="preserve"> </w:t>
      </w:r>
      <w:proofErr w:type="spellStart"/>
      <w:r w:rsidRPr="00270FC7">
        <w:t>Colombini</w:t>
      </w:r>
      <w:proofErr w:type="spellEnd"/>
      <w:r w:rsidRPr="00270FC7">
        <w:t xml:space="preserve">, M. Regulation of metabolite flux through voltage-gating of VDAC channels. </w:t>
      </w:r>
      <w:r w:rsidRPr="00270FC7">
        <w:rPr>
          <w:i/>
          <w:iCs/>
        </w:rPr>
        <w:t>Journal of Membrane Biology</w:t>
      </w:r>
      <w:r w:rsidR="00B50D0E">
        <w:rPr>
          <w:i/>
          <w:iCs/>
        </w:rPr>
        <w:t>.</w:t>
      </w:r>
      <w:r w:rsidRPr="00270FC7">
        <w:t xml:space="preserve"> </w:t>
      </w:r>
      <w:r w:rsidRPr="00270FC7">
        <w:rPr>
          <w:b/>
          <w:bCs/>
        </w:rPr>
        <w:t>157</w:t>
      </w:r>
      <w:r w:rsidRPr="00270FC7">
        <w:t xml:space="preserve">, </w:t>
      </w:r>
      <w:r w:rsidR="00B50D0E">
        <w:t>(</w:t>
      </w:r>
      <w:r w:rsidRPr="00270FC7">
        <w:t>3</w:t>
      </w:r>
      <w:r w:rsidR="00B50D0E">
        <w:t xml:space="preserve">) </w:t>
      </w:r>
      <w:r w:rsidRPr="00270FC7">
        <w:t>271–279 (1997).</w:t>
      </w:r>
    </w:p>
    <w:p w14:paraId="2BDB85CB" w14:textId="51CF701C" w:rsidR="001002BA" w:rsidRPr="00270FC7" w:rsidRDefault="001002BA" w:rsidP="00270FC7">
      <w:pPr>
        <w:widowControl/>
      </w:pPr>
      <w:r w:rsidRPr="00270FC7">
        <w:t>12.</w:t>
      </w:r>
      <w:r w:rsidRPr="00270FC7">
        <w:tab/>
      </w:r>
      <w:proofErr w:type="spellStart"/>
      <w:r w:rsidRPr="00270FC7">
        <w:t>Therien</w:t>
      </w:r>
      <w:proofErr w:type="spellEnd"/>
      <w:r w:rsidRPr="00270FC7">
        <w:t>,</w:t>
      </w:r>
      <w:r w:rsidR="00270FC7">
        <w:t xml:space="preserve"> </w:t>
      </w:r>
      <w:r w:rsidRPr="00270FC7">
        <w:t>a G.</w:t>
      </w:r>
      <w:r w:rsidR="00B50D0E">
        <w:t>,</w:t>
      </w:r>
      <w:r w:rsidRPr="00270FC7">
        <w:t xml:space="preserve"> </w:t>
      </w:r>
      <w:proofErr w:type="spellStart"/>
      <w:r w:rsidRPr="00270FC7">
        <w:t>Blostein</w:t>
      </w:r>
      <w:proofErr w:type="spellEnd"/>
      <w:r w:rsidRPr="00270FC7">
        <w:t xml:space="preserve">, R. Mechanisms of sodium pump regulation. </w:t>
      </w:r>
      <w:r w:rsidRPr="00270FC7">
        <w:rPr>
          <w:i/>
          <w:iCs/>
        </w:rPr>
        <w:t>American journal of physiology. Cell physiology</w:t>
      </w:r>
      <w:r w:rsidR="00B50D0E">
        <w:rPr>
          <w:i/>
          <w:iCs/>
        </w:rPr>
        <w:t>.</w:t>
      </w:r>
      <w:r w:rsidRPr="00270FC7">
        <w:t xml:space="preserve"> </w:t>
      </w:r>
      <w:r w:rsidRPr="00270FC7">
        <w:rPr>
          <w:b/>
          <w:bCs/>
        </w:rPr>
        <w:t>279</w:t>
      </w:r>
      <w:r w:rsidRPr="00270FC7">
        <w:t xml:space="preserve">, </w:t>
      </w:r>
      <w:r w:rsidR="00B50D0E">
        <w:t>(</w:t>
      </w:r>
      <w:r w:rsidRPr="00270FC7">
        <w:t>3</w:t>
      </w:r>
      <w:r w:rsidR="00B50D0E">
        <w:t xml:space="preserve">) </w:t>
      </w:r>
      <w:r w:rsidRPr="00270FC7">
        <w:t>C541-66 (2000).</w:t>
      </w:r>
    </w:p>
    <w:p w14:paraId="1FA8874D" w14:textId="4643AC3B" w:rsidR="001002BA" w:rsidRPr="00270FC7" w:rsidRDefault="001002BA" w:rsidP="00270FC7">
      <w:pPr>
        <w:widowControl/>
      </w:pPr>
      <w:r w:rsidRPr="00270FC7">
        <w:t>13.</w:t>
      </w:r>
      <w:r w:rsidRPr="00270FC7">
        <w:tab/>
        <w:t xml:space="preserve">Devarajan, P., </w:t>
      </w:r>
      <w:proofErr w:type="spellStart"/>
      <w:r w:rsidRPr="00270FC7">
        <w:t>Stabach</w:t>
      </w:r>
      <w:proofErr w:type="spellEnd"/>
      <w:r w:rsidRPr="00270FC7">
        <w:t xml:space="preserve">, P. R., De </w:t>
      </w:r>
      <w:proofErr w:type="spellStart"/>
      <w:r w:rsidRPr="00270FC7">
        <w:t>Matteis</w:t>
      </w:r>
      <w:proofErr w:type="spellEnd"/>
      <w:r w:rsidRPr="00270FC7">
        <w:t>, M. A.</w:t>
      </w:r>
      <w:r w:rsidR="00B50D0E">
        <w:t>,</w:t>
      </w:r>
      <w:r w:rsidRPr="00270FC7">
        <w:t xml:space="preserve"> Morrow, J. S. </w:t>
      </w:r>
      <w:proofErr w:type="spellStart"/>
      <w:proofErr w:type="gramStart"/>
      <w:r w:rsidRPr="00270FC7">
        <w:t>Na,K</w:t>
      </w:r>
      <w:proofErr w:type="spellEnd"/>
      <w:proofErr w:type="gramEnd"/>
      <w:r w:rsidRPr="00270FC7">
        <w:t xml:space="preserve">-ATPase transport from endoplasmic reticulum to Golgi requires the Golgi </w:t>
      </w:r>
      <w:proofErr w:type="spellStart"/>
      <w:r w:rsidRPr="00270FC7">
        <w:t>spectrin</w:t>
      </w:r>
      <w:proofErr w:type="spellEnd"/>
      <w:r w:rsidRPr="00270FC7">
        <w:t xml:space="preserve">-ankyrin G119 skeleton in </w:t>
      </w:r>
      <w:proofErr w:type="spellStart"/>
      <w:r w:rsidRPr="00270FC7">
        <w:t>Madin</w:t>
      </w:r>
      <w:proofErr w:type="spellEnd"/>
      <w:r w:rsidRPr="00270FC7">
        <w:t xml:space="preserve"> Darby canine kidney cells. </w:t>
      </w:r>
      <w:r w:rsidRPr="00270FC7">
        <w:rPr>
          <w:i/>
          <w:iCs/>
        </w:rPr>
        <w:t>Proceedings of the National Academy of Sciences of the United States of America</w:t>
      </w:r>
      <w:r w:rsidR="00B50D0E">
        <w:rPr>
          <w:i/>
          <w:iCs/>
        </w:rPr>
        <w:t>.</w:t>
      </w:r>
      <w:r w:rsidRPr="00270FC7">
        <w:t xml:space="preserve"> </w:t>
      </w:r>
      <w:r w:rsidRPr="00270FC7">
        <w:rPr>
          <w:b/>
          <w:bCs/>
        </w:rPr>
        <w:t>94</w:t>
      </w:r>
      <w:r w:rsidRPr="00270FC7">
        <w:t xml:space="preserve">, </w:t>
      </w:r>
      <w:r w:rsidR="00B50D0E">
        <w:t>(</w:t>
      </w:r>
      <w:r w:rsidRPr="00270FC7">
        <w:t>20</w:t>
      </w:r>
      <w:r w:rsidR="00B50D0E">
        <w:t xml:space="preserve">) </w:t>
      </w:r>
      <w:r w:rsidRPr="00270FC7">
        <w:t>10711–6 (1997).</w:t>
      </w:r>
    </w:p>
    <w:p w14:paraId="1F5B648C" w14:textId="333A31C7" w:rsidR="001002BA" w:rsidRPr="00270FC7" w:rsidRDefault="001002BA" w:rsidP="00270FC7">
      <w:pPr>
        <w:widowControl/>
      </w:pPr>
      <w:r w:rsidRPr="00270FC7">
        <w:t>14.</w:t>
      </w:r>
      <w:r w:rsidRPr="00270FC7">
        <w:tab/>
      </w:r>
      <w:proofErr w:type="spellStart"/>
      <w:r w:rsidRPr="00270FC7">
        <w:t>McCaig</w:t>
      </w:r>
      <w:proofErr w:type="spellEnd"/>
      <w:r w:rsidRPr="00270FC7">
        <w:t>, W. D., Patel, P. S.,</w:t>
      </w:r>
      <w:r w:rsidR="00270FC7" w:rsidRPr="00270FC7">
        <w:rPr>
          <w:i/>
        </w:rPr>
        <w:t xml:space="preserve"> et al</w:t>
      </w:r>
      <w:r w:rsidRPr="00270FC7">
        <w:rPr>
          <w:i/>
          <w:iCs/>
        </w:rPr>
        <w:t>.</w:t>
      </w:r>
      <w:r w:rsidRPr="00270FC7">
        <w:t xml:space="preserve"> Hyperglycemia potentiates a shift from apoptosis to RIP1-dependent necroptosis. </w:t>
      </w:r>
      <w:r w:rsidRPr="00270FC7">
        <w:rPr>
          <w:i/>
          <w:iCs/>
        </w:rPr>
        <w:t>Cell Death Discovery</w:t>
      </w:r>
      <w:r w:rsidR="00B50D0E">
        <w:rPr>
          <w:i/>
          <w:iCs/>
        </w:rPr>
        <w:t>.</w:t>
      </w:r>
      <w:r w:rsidRPr="00270FC7">
        <w:t xml:space="preserve"> </w:t>
      </w:r>
      <w:r w:rsidRPr="00270FC7">
        <w:rPr>
          <w:b/>
          <w:bCs/>
        </w:rPr>
        <w:t>4</w:t>
      </w:r>
      <w:r w:rsidRPr="00270FC7">
        <w:t>, 55 (2018).</w:t>
      </w:r>
    </w:p>
    <w:p w14:paraId="102D24F5" w14:textId="65E05F83" w:rsidR="001002BA" w:rsidRPr="00270FC7" w:rsidRDefault="001002BA" w:rsidP="00270FC7">
      <w:pPr>
        <w:widowControl/>
      </w:pPr>
      <w:r w:rsidRPr="00270FC7">
        <w:t>15.</w:t>
      </w:r>
      <w:r w:rsidRPr="00270FC7">
        <w:tab/>
        <w:t xml:space="preserve">Simpson, R. J. Homogenization of Mammalian Tissue. </w:t>
      </w:r>
      <w:r w:rsidRPr="00270FC7">
        <w:rPr>
          <w:i/>
          <w:iCs/>
        </w:rPr>
        <w:t>Cold Spring Harbor Protocols</w:t>
      </w:r>
      <w:r w:rsidR="00B50D0E">
        <w:rPr>
          <w:i/>
          <w:iCs/>
        </w:rPr>
        <w:t>.</w:t>
      </w:r>
      <w:r w:rsidRPr="00270FC7">
        <w:t xml:space="preserve"> </w:t>
      </w:r>
      <w:r w:rsidRPr="00270FC7">
        <w:rPr>
          <w:b/>
          <w:bCs/>
        </w:rPr>
        <w:t>2010</w:t>
      </w:r>
      <w:r w:rsidRPr="00270FC7">
        <w:t xml:space="preserve">, </w:t>
      </w:r>
      <w:r w:rsidR="00B50D0E">
        <w:t>(</w:t>
      </w:r>
      <w:r w:rsidRPr="00270FC7">
        <w:t>7</w:t>
      </w:r>
      <w:r w:rsidR="00B50D0E">
        <w:t xml:space="preserve">) </w:t>
      </w:r>
      <w:proofErr w:type="gramStart"/>
      <w:r w:rsidRPr="00270FC7">
        <w:t>pdb.prot</w:t>
      </w:r>
      <w:proofErr w:type="gramEnd"/>
      <w:r w:rsidRPr="00270FC7">
        <w:t>5455-pdb.prot5455 (2010).</w:t>
      </w:r>
    </w:p>
    <w:p w14:paraId="07DCF19F" w14:textId="1173BFB7" w:rsidR="009F659A" w:rsidRPr="00270FC7" w:rsidRDefault="000A6B76" w:rsidP="00270FC7">
      <w:pPr>
        <w:widowControl/>
        <w:rPr>
          <w:b/>
          <w:color w:val="808080"/>
        </w:rPr>
      </w:pPr>
      <w:r w:rsidRPr="00270FC7">
        <w:rPr>
          <w:b/>
          <w:color w:val="808080"/>
        </w:rPr>
        <w:fldChar w:fldCharType="end"/>
      </w:r>
    </w:p>
    <w:sectPr w:rsidR="009F659A" w:rsidRPr="00270FC7" w:rsidSect="00270FC7">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6DA259" w14:textId="77777777" w:rsidR="00A70B4C" w:rsidRDefault="00A70B4C" w:rsidP="00621C4E">
      <w:r>
        <w:separator/>
      </w:r>
    </w:p>
  </w:endnote>
  <w:endnote w:type="continuationSeparator" w:id="0">
    <w:p w14:paraId="7F1D0373" w14:textId="77777777" w:rsidR="00A70B4C" w:rsidRDefault="00A70B4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D0BE5" w:rsidRDefault="00CD0BE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C0241A" w14:textId="77777777" w:rsidR="00A70B4C" w:rsidRDefault="00A70B4C" w:rsidP="00621C4E">
      <w:r>
        <w:separator/>
      </w:r>
    </w:p>
  </w:footnote>
  <w:footnote w:type="continuationSeparator" w:id="0">
    <w:p w14:paraId="573728E0" w14:textId="77777777" w:rsidR="00A70B4C" w:rsidRDefault="00A70B4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D0BE5" w:rsidRPr="006F06E4" w:rsidRDefault="00CD0BE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4279F"/>
    <w:multiLevelType w:val="multilevel"/>
    <w:tmpl w:val="71DC8D96"/>
    <w:lvl w:ilvl="0">
      <w:start w:val="1"/>
      <w:numFmt w:val="decimal"/>
      <w:lvlText w:val="%1."/>
      <w:lvlJc w:val="left"/>
      <w:pPr>
        <w:ind w:left="0" w:firstLine="0"/>
      </w:pPr>
      <w:rPr>
        <w:rFonts w:hint="default"/>
        <w:b w:val="0"/>
      </w:rPr>
    </w:lvl>
    <w:lvl w:ilvl="1">
      <w:start w:val="1"/>
      <w:numFmt w:val="decimal"/>
      <w:lvlText w:val="%1.%2."/>
      <w:lvlJc w:val="left"/>
      <w:pPr>
        <w:ind w:left="0" w:firstLine="0"/>
      </w:pPr>
      <w:rPr>
        <w:rFonts w:hint="default"/>
        <w:b w:val="0"/>
        <w:color w:val="auto"/>
      </w:rPr>
    </w:lvl>
    <w:lvl w:ilvl="2">
      <w:start w:val="1"/>
      <w:numFmt w:val="decimal"/>
      <w:lvlText w:val="%1.%2.%3."/>
      <w:lvlJc w:val="left"/>
      <w:pPr>
        <w:ind w:left="0" w:firstLine="0"/>
      </w:pPr>
      <w:rPr>
        <w:rFonts w:hint="default"/>
        <w:color w:val="auto"/>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CE10804"/>
    <w:multiLevelType w:val="multilevel"/>
    <w:tmpl w:val="99BADBA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C7444F"/>
    <w:multiLevelType w:val="hybridMultilevel"/>
    <w:tmpl w:val="51349C50"/>
    <w:lvl w:ilvl="0" w:tplc="0409000F">
      <w:start w:val="1"/>
      <w:numFmt w:val="decimal"/>
      <w:lvlText w:val="%1."/>
      <w:lvlJc w:val="left"/>
      <w:pPr>
        <w:ind w:left="720" w:hanging="360"/>
      </w:pPr>
      <w:rPr>
        <w:rFonts w:hint="default"/>
      </w:rPr>
    </w:lvl>
    <w:lvl w:ilvl="1" w:tplc="48BCB57C">
      <w:start w:val="1"/>
      <w:numFmt w:val="lowerLetter"/>
      <w:lvlText w:val="%2."/>
      <w:lvlJc w:val="left"/>
      <w:pPr>
        <w:ind w:left="144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7"/>
  </w:num>
  <w:num w:numId="25">
    <w:abstractNumId w:val="7"/>
  </w:num>
  <w:num w:numId="26">
    <w:abstractNumId w:val="5"/>
  </w:num>
  <w:num w:numId="27">
    <w:abstractNumId w:val="4"/>
  </w:num>
  <w:num w:numId="28">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44"/>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D7B"/>
    <w:rsid w:val="0000225F"/>
    <w:rsid w:val="00003DF3"/>
    <w:rsid w:val="00005815"/>
    <w:rsid w:val="00007DBC"/>
    <w:rsid w:val="00007EA1"/>
    <w:rsid w:val="000100F0"/>
    <w:rsid w:val="000129B2"/>
    <w:rsid w:val="00012FF9"/>
    <w:rsid w:val="0001389C"/>
    <w:rsid w:val="00014314"/>
    <w:rsid w:val="00021434"/>
    <w:rsid w:val="00021774"/>
    <w:rsid w:val="00021DF3"/>
    <w:rsid w:val="00023869"/>
    <w:rsid w:val="00024186"/>
    <w:rsid w:val="00024598"/>
    <w:rsid w:val="000279B0"/>
    <w:rsid w:val="00032769"/>
    <w:rsid w:val="0003311E"/>
    <w:rsid w:val="0003446B"/>
    <w:rsid w:val="00037B58"/>
    <w:rsid w:val="00041FE9"/>
    <w:rsid w:val="00044B1D"/>
    <w:rsid w:val="00045791"/>
    <w:rsid w:val="00046028"/>
    <w:rsid w:val="00051B73"/>
    <w:rsid w:val="00060ABE"/>
    <w:rsid w:val="00060F54"/>
    <w:rsid w:val="00061A50"/>
    <w:rsid w:val="0006361B"/>
    <w:rsid w:val="00064104"/>
    <w:rsid w:val="000652E3"/>
    <w:rsid w:val="00066025"/>
    <w:rsid w:val="00067A8F"/>
    <w:rsid w:val="000701D1"/>
    <w:rsid w:val="00076398"/>
    <w:rsid w:val="00080A20"/>
    <w:rsid w:val="00082796"/>
    <w:rsid w:val="00082DF4"/>
    <w:rsid w:val="00086FF5"/>
    <w:rsid w:val="00087C0A"/>
    <w:rsid w:val="000913CE"/>
    <w:rsid w:val="00093BC4"/>
    <w:rsid w:val="000943E6"/>
    <w:rsid w:val="00097929"/>
    <w:rsid w:val="000A0B63"/>
    <w:rsid w:val="000A1E80"/>
    <w:rsid w:val="000A3B70"/>
    <w:rsid w:val="000A5153"/>
    <w:rsid w:val="000A6B76"/>
    <w:rsid w:val="000B10AE"/>
    <w:rsid w:val="000B30BF"/>
    <w:rsid w:val="000B566B"/>
    <w:rsid w:val="000B591A"/>
    <w:rsid w:val="000B662E"/>
    <w:rsid w:val="000B7294"/>
    <w:rsid w:val="000B75D0"/>
    <w:rsid w:val="000C1CF8"/>
    <w:rsid w:val="000C49CF"/>
    <w:rsid w:val="000C52E9"/>
    <w:rsid w:val="000C5303"/>
    <w:rsid w:val="000C5CDC"/>
    <w:rsid w:val="000C65DC"/>
    <w:rsid w:val="000C66F3"/>
    <w:rsid w:val="000C6900"/>
    <w:rsid w:val="000D31E8"/>
    <w:rsid w:val="000D65F9"/>
    <w:rsid w:val="000D76E4"/>
    <w:rsid w:val="000E0990"/>
    <w:rsid w:val="000E0FC1"/>
    <w:rsid w:val="000E3816"/>
    <w:rsid w:val="000E41E8"/>
    <w:rsid w:val="000E4F77"/>
    <w:rsid w:val="000E7315"/>
    <w:rsid w:val="000F265C"/>
    <w:rsid w:val="000F3AFA"/>
    <w:rsid w:val="000F5712"/>
    <w:rsid w:val="000F6611"/>
    <w:rsid w:val="000F7E22"/>
    <w:rsid w:val="001002BA"/>
    <w:rsid w:val="00104727"/>
    <w:rsid w:val="00106605"/>
    <w:rsid w:val="001104F3"/>
    <w:rsid w:val="00112EEB"/>
    <w:rsid w:val="00116D70"/>
    <w:rsid w:val="00117169"/>
    <w:rsid w:val="001173FF"/>
    <w:rsid w:val="00123463"/>
    <w:rsid w:val="001245B4"/>
    <w:rsid w:val="0012563A"/>
    <w:rsid w:val="001264DE"/>
    <w:rsid w:val="001313A7"/>
    <w:rsid w:val="00132485"/>
    <w:rsid w:val="0013276F"/>
    <w:rsid w:val="0013621E"/>
    <w:rsid w:val="0013642E"/>
    <w:rsid w:val="00140ECD"/>
    <w:rsid w:val="00142EFE"/>
    <w:rsid w:val="00144217"/>
    <w:rsid w:val="00152A23"/>
    <w:rsid w:val="001559D9"/>
    <w:rsid w:val="001560CE"/>
    <w:rsid w:val="00162CB7"/>
    <w:rsid w:val="001710AD"/>
    <w:rsid w:val="00171E5B"/>
    <w:rsid w:val="00171F94"/>
    <w:rsid w:val="00175D4E"/>
    <w:rsid w:val="0017668A"/>
    <w:rsid w:val="001766FE"/>
    <w:rsid w:val="001771E7"/>
    <w:rsid w:val="00182877"/>
    <w:rsid w:val="001911FF"/>
    <w:rsid w:val="00192006"/>
    <w:rsid w:val="001929A1"/>
    <w:rsid w:val="00193180"/>
    <w:rsid w:val="00196792"/>
    <w:rsid w:val="001A3D73"/>
    <w:rsid w:val="001B0411"/>
    <w:rsid w:val="001B1519"/>
    <w:rsid w:val="001B1BBB"/>
    <w:rsid w:val="001B2E2D"/>
    <w:rsid w:val="001B573B"/>
    <w:rsid w:val="001B5CD2"/>
    <w:rsid w:val="001B76F5"/>
    <w:rsid w:val="001C0BEE"/>
    <w:rsid w:val="001C1E49"/>
    <w:rsid w:val="001C27C1"/>
    <w:rsid w:val="001C2A98"/>
    <w:rsid w:val="001D3D7D"/>
    <w:rsid w:val="001D3FFF"/>
    <w:rsid w:val="001D625F"/>
    <w:rsid w:val="001D68A4"/>
    <w:rsid w:val="001D7576"/>
    <w:rsid w:val="001E0E3F"/>
    <w:rsid w:val="001E14A0"/>
    <w:rsid w:val="001E7376"/>
    <w:rsid w:val="001F225C"/>
    <w:rsid w:val="00201CFA"/>
    <w:rsid w:val="0020220D"/>
    <w:rsid w:val="00202448"/>
    <w:rsid w:val="00202D15"/>
    <w:rsid w:val="00205B3F"/>
    <w:rsid w:val="00212EAE"/>
    <w:rsid w:val="00214290"/>
    <w:rsid w:val="00214BEE"/>
    <w:rsid w:val="002205B8"/>
    <w:rsid w:val="0022153B"/>
    <w:rsid w:val="00225720"/>
    <w:rsid w:val="002259E5"/>
    <w:rsid w:val="00226140"/>
    <w:rsid w:val="002274F3"/>
    <w:rsid w:val="0023094C"/>
    <w:rsid w:val="00232C74"/>
    <w:rsid w:val="00234BE3"/>
    <w:rsid w:val="00235A90"/>
    <w:rsid w:val="00240415"/>
    <w:rsid w:val="00240D36"/>
    <w:rsid w:val="00241E48"/>
    <w:rsid w:val="0024214E"/>
    <w:rsid w:val="00242623"/>
    <w:rsid w:val="00250558"/>
    <w:rsid w:val="00256487"/>
    <w:rsid w:val="002605D1"/>
    <w:rsid w:val="00260652"/>
    <w:rsid w:val="00260D68"/>
    <w:rsid w:val="00260FD9"/>
    <w:rsid w:val="00261F25"/>
    <w:rsid w:val="00262A8F"/>
    <w:rsid w:val="00263B92"/>
    <w:rsid w:val="002648A9"/>
    <w:rsid w:val="0026536F"/>
    <w:rsid w:val="00265395"/>
    <w:rsid w:val="0026553C"/>
    <w:rsid w:val="002678B0"/>
    <w:rsid w:val="00267DD5"/>
    <w:rsid w:val="00270FC7"/>
    <w:rsid w:val="00274A0A"/>
    <w:rsid w:val="00277593"/>
    <w:rsid w:val="00280909"/>
    <w:rsid w:val="00280918"/>
    <w:rsid w:val="002817AD"/>
    <w:rsid w:val="0028229D"/>
    <w:rsid w:val="00282AF6"/>
    <w:rsid w:val="0028596A"/>
    <w:rsid w:val="00287085"/>
    <w:rsid w:val="002870B6"/>
    <w:rsid w:val="00290AF9"/>
    <w:rsid w:val="002967CF"/>
    <w:rsid w:val="00297788"/>
    <w:rsid w:val="002A3285"/>
    <w:rsid w:val="002A484B"/>
    <w:rsid w:val="002A64A6"/>
    <w:rsid w:val="002B3301"/>
    <w:rsid w:val="002C054C"/>
    <w:rsid w:val="002C47D4"/>
    <w:rsid w:val="002D0F38"/>
    <w:rsid w:val="002D77E3"/>
    <w:rsid w:val="002D78FE"/>
    <w:rsid w:val="002F2859"/>
    <w:rsid w:val="002F6E3C"/>
    <w:rsid w:val="0030117D"/>
    <w:rsid w:val="00301F30"/>
    <w:rsid w:val="003022B3"/>
    <w:rsid w:val="00302AA0"/>
    <w:rsid w:val="003038FD"/>
    <w:rsid w:val="00303C87"/>
    <w:rsid w:val="003108E5"/>
    <w:rsid w:val="003120CB"/>
    <w:rsid w:val="00312510"/>
    <w:rsid w:val="00320153"/>
    <w:rsid w:val="00320367"/>
    <w:rsid w:val="00322871"/>
    <w:rsid w:val="00326FB3"/>
    <w:rsid w:val="003316D4"/>
    <w:rsid w:val="003317F2"/>
    <w:rsid w:val="0033311E"/>
    <w:rsid w:val="00333822"/>
    <w:rsid w:val="00336715"/>
    <w:rsid w:val="00336D3C"/>
    <w:rsid w:val="003401EC"/>
    <w:rsid w:val="00340DFD"/>
    <w:rsid w:val="00344954"/>
    <w:rsid w:val="00346E9A"/>
    <w:rsid w:val="00350CD7"/>
    <w:rsid w:val="00360C17"/>
    <w:rsid w:val="00361389"/>
    <w:rsid w:val="003617ED"/>
    <w:rsid w:val="003621C6"/>
    <w:rsid w:val="003622B8"/>
    <w:rsid w:val="00366B76"/>
    <w:rsid w:val="00373051"/>
    <w:rsid w:val="00373B8F"/>
    <w:rsid w:val="00375D90"/>
    <w:rsid w:val="00375E6C"/>
    <w:rsid w:val="00376D95"/>
    <w:rsid w:val="00377FBB"/>
    <w:rsid w:val="00385140"/>
    <w:rsid w:val="00395A61"/>
    <w:rsid w:val="003971F7"/>
    <w:rsid w:val="003A16FC"/>
    <w:rsid w:val="003A4FCD"/>
    <w:rsid w:val="003B0944"/>
    <w:rsid w:val="003B1593"/>
    <w:rsid w:val="003B4381"/>
    <w:rsid w:val="003B56AB"/>
    <w:rsid w:val="003B7C00"/>
    <w:rsid w:val="003C1043"/>
    <w:rsid w:val="003C1A30"/>
    <w:rsid w:val="003C6779"/>
    <w:rsid w:val="003D2998"/>
    <w:rsid w:val="003D2F0A"/>
    <w:rsid w:val="003D34CE"/>
    <w:rsid w:val="003D3891"/>
    <w:rsid w:val="003D5D84"/>
    <w:rsid w:val="003E0F4F"/>
    <w:rsid w:val="003E188D"/>
    <w:rsid w:val="003E18AC"/>
    <w:rsid w:val="003E210B"/>
    <w:rsid w:val="003E2A12"/>
    <w:rsid w:val="003E3384"/>
    <w:rsid w:val="003E3CA4"/>
    <w:rsid w:val="003E548E"/>
    <w:rsid w:val="003F3333"/>
    <w:rsid w:val="003F3741"/>
    <w:rsid w:val="003F5B58"/>
    <w:rsid w:val="00407EC8"/>
    <w:rsid w:val="0041110A"/>
    <w:rsid w:val="00411624"/>
    <w:rsid w:val="004148E1"/>
    <w:rsid w:val="00414CFA"/>
    <w:rsid w:val="00415EC0"/>
    <w:rsid w:val="00417D65"/>
    <w:rsid w:val="00420BE9"/>
    <w:rsid w:val="00423AD8"/>
    <w:rsid w:val="00423FDD"/>
    <w:rsid w:val="00424C85"/>
    <w:rsid w:val="004260BD"/>
    <w:rsid w:val="0043012F"/>
    <w:rsid w:val="00430F1F"/>
    <w:rsid w:val="004326EA"/>
    <w:rsid w:val="00437255"/>
    <w:rsid w:val="0044434C"/>
    <w:rsid w:val="0044456B"/>
    <w:rsid w:val="00447BD1"/>
    <w:rsid w:val="004507F3"/>
    <w:rsid w:val="00450AF4"/>
    <w:rsid w:val="00451292"/>
    <w:rsid w:val="00456A57"/>
    <w:rsid w:val="004607DE"/>
    <w:rsid w:val="004671C7"/>
    <w:rsid w:val="00472F4D"/>
    <w:rsid w:val="004730BF"/>
    <w:rsid w:val="00474DCB"/>
    <w:rsid w:val="0047535C"/>
    <w:rsid w:val="004762F6"/>
    <w:rsid w:val="0048425B"/>
    <w:rsid w:val="00485870"/>
    <w:rsid w:val="00485FE8"/>
    <w:rsid w:val="004921AA"/>
    <w:rsid w:val="00492EB5"/>
    <w:rsid w:val="004944BF"/>
    <w:rsid w:val="00494F77"/>
    <w:rsid w:val="00497721"/>
    <w:rsid w:val="004A0229"/>
    <w:rsid w:val="004A35D2"/>
    <w:rsid w:val="004A410D"/>
    <w:rsid w:val="004A71E4"/>
    <w:rsid w:val="004B2F00"/>
    <w:rsid w:val="004B6E31"/>
    <w:rsid w:val="004C1D66"/>
    <w:rsid w:val="004C31D7"/>
    <w:rsid w:val="004C4AD2"/>
    <w:rsid w:val="004C5CC2"/>
    <w:rsid w:val="004C6981"/>
    <w:rsid w:val="004D1F21"/>
    <w:rsid w:val="004D268C"/>
    <w:rsid w:val="004D59D8"/>
    <w:rsid w:val="004D5DA1"/>
    <w:rsid w:val="004E150F"/>
    <w:rsid w:val="004E1DCA"/>
    <w:rsid w:val="004E23A1"/>
    <w:rsid w:val="004E3489"/>
    <w:rsid w:val="004E358A"/>
    <w:rsid w:val="004E3A30"/>
    <w:rsid w:val="004E3AFA"/>
    <w:rsid w:val="004E6588"/>
    <w:rsid w:val="004F2742"/>
    <w:rsid w:val="004F4BFF"/>
    <w:rsid w:val="00502A0A"/>
    <w:rsid w:val="0050790E"/>
    <w:rsid w:val="00507C50"/>
    <w:rsid w:val="00517C3A"/>
    <w:rsid w:val="00527BF4"/>
    <w:rsid w:val="00530D15"/>
    <w:rsid w:val="005324BE"/>
    <w:rsid w:val="00534F6C"/>
    <w:rsid w:val="00535994"/>
    <w:rsid w:val="0053646D"/>
    <w:rsid w:val="00540AAD"/>
    <w:rsid w:val="00543EC1"/>
    <w:rsid w:val="00546458"/>
    <w:rsid w:val="0055087C"/>
    <w:rsid w:val="00553413"/>
    <w:rsid w:val="00555983"/>
    <w:rsid w:val="00560E31"/>
    <w:rsid w:val="00561BDA"/>
    <w:rsid w:val="005624D3"/>
    <w:rsid w:val="00566DB4"/>
    <w:rsid w:val="00574AB4"/>
    <w:rsid w:val="0057599F"/>
    <w:rsid w:val="00581B23"/>
    <w:rsid w:val="00581DAE"/>
    <w:rsid w:val="0058219C"/>
    <w:rsid w:val="0058707F"/>
    <w:rsid w:val="00591DBD"/>
    <w:rsid w:val="005931FE"/>
    <w:rsid w:val="005A0028"/>
    <w:rsid w:val="005A0ACC"/>
    <w:rsid w:val="005B0072"/>
    <w:rsid w:val="005B0732"/>
    <w:rsid w:val="005B1A28"/>
    <w:rsid w:val="005B38A0"/>
    <w:rsid w:val="005B491C"/>
    <w:rsid w:val="005B4DBF"/>
    <w:rsid w:val="005B5DE2"/>
    <w:rsid w:val="005B674C"/>
    <w:rsid w:val="005C24F2"/>
    <w:rsid w:val="005C3DA0"/>
    <w:rsid w:val="005C7561"/>
    <w:rsid w:val="005D1E57"/>
    <w:rsid w:val="005D2F57"/>
    <w:rsid w:val="005D34F6"/>
    <w:rsid w:val="005D4F1A"/>
    <w:rsid w:val="005E0865"/>
    <w:rsid w:val="005E1884"/>
    <w:rsid w:val="005E5313"/>
    <w:rsid w:val="005E7648"/>
    <w:rsid w:val="005F373A"/>
    <w:rsid w:val="005F4F87"/>
    <w:rsid w:val="005F5D46"/>
    <w:rsid w:val="005F6B0E"/>
    <w:rsid w:val="005F760E"/>
    <w:rsid w:val="005F7AA9"/>
    <w:rsid w:val="005F7B1D"/>
    <w:rsid w:val="00600368"/>
    <w:rsid w:val="0060222A"/>
    <w:rsid w:val="0060381F"/>
    <w:rsid w:val="006070C4"/>
    <w:rsid w:val="00610C21"/>
    <w:rsid w:val="00611907"/>
    <w:rsid w:val="00613116"/>
    <w:rsid w:val="006202A6"/>
    <w:rsid w:val="0062054B"/>
    <w:rsid w:val="00621C4E"/>
    <w:rsid w:val="00624EAE"/>
    <w:rsid w:val="006305D7"/>
    <w:rsid w:val="00633A01"/>
    <w:rsid w:val="00633B97"/>
    <w:rsid w:val="006341F7"/>
    <w:rsid w:val="00634483"/>
    <w:rsid w:val="00634585"/>
    <w:rsid w:val="00635014"/>
    <w:rsid w:val="006369CE"/>
    <w:rsid w:val="006411CA"/>
    <w:rsid w:val="00644D20"/>
    <w:rsid w:val="00645EB5"/>
    <w:rsid w:val="0064605E"/>
    <w:rsid w:val="00652072"/>
    <w:rsid w:val="006619C8"/>
    <w:rsid w:val="0066668C"/>
    <w:rsid w:val="00671710"/>
    <w:rsid w:val="00673414"/>
    <w:rsid w:val="00676079"/>
    <w:rsid w:val="00676ECD"/>
    <w:rsid w:val="00677D0A"/>
    <w:rsid w:val="0068185F"/>
    <w:rsid w:val="00686FB4"/>
    <w:rsid w:val="00687ACC"/>
    <w:rsid w:val="006A01CF"/>
    <w:rsid w:val="006A54BB"/>
    <w:rsid w:val="006A60DD"/>
    <w:rsid w:val="006B0679"/>
    <w:rsid w:val="006B074C"/>
    <w:rsid w:val="006B24DF"/>
    <w:rsid w:val="006B250F"/>
    <w:rsid w:val="006B3B84"/>
    <w:rsid w:val="006B4E7C"/>
    <w:rsid w:val="006B5D8C"/>
    <w:rsid w:val="006B72D4"/>
    <w:rsid w:val="006C11CC"/>
    <w:rsid w:val="006C1AEB"/>
    <w:rsid w:val="006C57FE"/>
    <w:rsid w:val="006C5ED3"/>
    <w:rsid w:val="006C668E"/>
    <w:rsid w:val="006C6969"/>
    <w:rsid w:val="006C7235"/>
    <w:rsid w:val="006D1E3A"/>
    <w:rsid w:val="006E4B63"/>
    <w:rsid w:val="006F06E4"/>
    <w:rsid w:val="006F0F80"/>
    <w:rsid w:val="006F7B41"/>
    <w:rsid w:val="00702B5D"/>
    <w:rsid w:val="00703ED2"/>
    <w:rsid w:val="00707B8D"/>
    <w:rsid w:val="00712104"/>
    <w:rsid w:val="00713636"/>
    <w:rsid w:val="00714B8C"/>
    <w:rsid w:val="0071675D"/>
    <w:rsid w:val="00717736"/>
    <w:rsid w:val="00726D1C"/>
    <w:rsid w:val="00732B47"/>
    <w:rsid w:val="00735CF5"/>
    <w:rsid w:val="00736BB4"/>
    <w:rsid w:val="0074063A"/>
    <w:rsid w:val="00742AA4"/>
    <w:rsid w:val="00743BA1"/>
    <w:rsid w:val="00745F1E"/>
    <w:rsid w:val="00747CF3"/>
    <w:rsid w:val="007515FE"/>
    <w:rsid w:val="00754FA8"/>
    <w:rsid w:val="007601D0"/>
    <w:rsid w:val="007603BB"/>
    <w:rsid w:val="0076109D"/>
    <w:rsid w:val="00761FD5"/>
    <w:rsid w:val="00767107"/>
    <w:rsid w:val="0077150E"/>
    <w:rsid w:val="0077325E"/>
    <w:rsid w:val="00773617"/>
    <w:rsid w:val="00773BFD"/>
    <w:rsid w:val="007743B3"/>
    <w:rsid w:val="00774490"/>
    <w:rsid w:val="00780251"/>
    <w:rsid w:val="007819FF"/>
    <w:rsid w:val="0078360C"/>
    <w:rsid w:val="00784A4C"/>
    <w:rsid w:val="00784BC6"/>
    <w:rsid w:val="0078523D"/>
    <w:rsid w:val="007910C0"/>
    <w:rsid w:val="007931DF"/>
    <w:rsid w:val="007A0172"/>
    <w:rsid w:val="007A1804"/>
    <w:rsid w:val="007A2511"/>
    <w:rsid w:val="007A260E"/>
    <w:rsid w:val="007A4D4C"/>
    <w:rsid w:val="007A4DD6"/>
    <w:rsid w:val="007A5CB9"/>
    <w:rsid w:val="007B1AAF"/>
    <w:rsid w:val="007B20AE"/>
    <w:rsid w:val="007B6B07"/>
    <w:rsid w:val="007B6D43"/>
    <w:rsid w:val="007B749A"/>
    <w:rsid w:val="007B7C6E"/>
    <w:rsid w:val="007C04DE"/>
    <w:rsid w:val="007D44D7"/>
    <w:rsid w:val="007D621A"/>
    <w:rsid w:val="007E058A"/>
    <w:rsid w:val="007E1E5D"/>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37AF"/>
    <w:rsid w:val="008244D1"/>
    <w:rsid w:val="0082523E"/>
    <w:rsid w:val="00826A5E"/>
    <w:rsid w:val="00827F51"/>
    <w:rsid w:val="0083104E"/>
    <w:rsid w:val="008343BE"/>
    <w:rsid w:val="00836535"/>
    <w:rsid w:val="00840FB4"/>
    <w:rsid w:val="008410B2"/>
    <w:rsid w:val="008469B4"/>
    <w:rsid w:val="00846C75"/>
    <w:rsid w:val="008500A0"/>
    <w:rsid w:val="008524E5"/>
    <w:rsid w:val="0085351C"/>
    <w:rsid w:val="0085435A"/>
    <w:rsid w:val="008549CA"/>
    <w:rsid w:val="008556C3"/>
    <w:rsid w:val="0085687C"/>
    <w:rsid w:val="00861C49"/>
    <w:rsid w:val="008706C5"/>
    <w:rsid w:val="00873707"/>
    <w:rsid w:val="00874B20"/>
    <w:rsid w:val="008757C6"/>
    <w:rsid w:val="008763E1"/>
    <w:rsid w:val="0087775C"/>
    <w:rsid w:val="00877EC8"/>
    <w:rsid w:val="00880F36"/>
    <w:rsid w:val="00885530"/>
    <w:rsid w:val="00885583"/>
    <w:rsid w:val="008910D1"/>
    <w:rsid w:val="0089296C"/>
    <w:rsid w:val="00896ABD"/>
    <w:rsid w:val="00897AB6"/>
    <w:rsid w:val="008A3380"/>
    <w:rsid w:val="008A7A9C"/>
    <w:rsid w:val="008B0E4D"/>
    <w:rsid w:val="008B5218"/>
    <w:rsid w:val="008B7102"/>
    <w:rsid w:val="008C190C"/>
    <w:rsid w:val="008C3B7D"/>
    <w:rsid w:val="008C7806"/>
    <w:rsid w:val="008D0F90"/>
    <w:rsid w:val="008D3715"/>
    <w:rsid w:val="008D5465"/>
    <w:rsid w:val="008D711F"/>
    <w:rsid w:val="008D7EB7"/>
    <w:rsid w:val="008D7EC5"/>
    <w:rsid w:val="008E3684"/>
    <w:rsid w:val="008E57F5"/>
    <w:rsid w:val="008E7606"/>
    <w:rsid w:val="008F1DAA"/>
    <w:rsid w:val="008F3EBD"/>
    <w:rsid w:val="008F60B2"/>
    <w:rsid w:val="008F7C41"/>
    <w:rsid w:val="0090087C"/>
    <w:rsid w:val="009031E2"/>
    <w:rsid w:val="0091276C"/>
    <w:rsid w:val="009165AC"/>
    <w:rsid w:val="00916FFC"/>
    <w:rsid w:val="0092053F"/>
    <w:rsid w:val="0092340A"/>
    <w:rsid w:val="009302AF"/>
    <w:rsid w:val="009313D9"/>
    <w:rsid w:val="00933A1E"/>
    <w:rsid w:val="00935B7F"/>
    <w:rsid w:val="00941293"/>
    <w:rsid w:val="0094561D"/>
    <w:rsid w:val="00946372"/>
    <w:rsid w:val="00950C17"/>
    <w:rsid w:val="00951FAF"/>
    <w:rsid w:val="00954740"/>
    <w:rsid w:val="00955AE5"/>
    <w:rsid w:val="00956392"/>
    <w:rsid w:val="00962E71"/>
    <w:rsid w:val="00963ABC"/>
    <w:rsid w:val="00965D21"/>
    <w:rsid w:val="00967764"/>
    <w:rsid w:val="00970B0E"/>
    <w:rsid w:val="00970BB9"/>
    <w:rsid w:val="009726EE"/>
    <w:rsid w:val="00972CDE"/>
    <w:rsid w:val="009733DD"/>
    <w:rsid w:val="00975573"/>
    <w:rsid w:val="00976D03"/>
    <w:rsid w:val="009777C6"/>
    <w:rsid w:val="00977B30"/>
    <w:rsid w:val="00981F72"/>
    <w:rsid w:val="00982F41"/>
    <w:rsid w:val="00985090"/>
    <w:rsid w:val="00987710"/>
    <w:rsid w:val="009904AB"/>
    <w:rsid w:val="00992503"/>
    <w:rsid w:val="00995688"/>
    <w:rsid w:val="009958A6"/>
    <w:rsid w:val="00996456"/>
    <w:rsid w:val="009A04F5"/>
    <w:rsid w:val="009A15EF"/>
    <w:rsid w:val="009A38A5"/>
    <w:rsid w:val="009A5B73"/>
    <w:rsid w:val="009B118B"/>
    <w:rsid w:val="009B1737"/>
    <w:rsid w:val="009B2434"/>
    <w:rsid w:val="009B3D4B"/>
    <w:rsid w:val="009B4797"/>
    <w:rsid w:val="009B5B99"/>
    <w:rsid w:val="009B6EFC"/>
    <w:rsid w:val="009C2DF8"/>
    <w:rsid w:val="009C31BF"/>
    <w:rsid w:val="009C68B7"/>
    <w:rsid w:val="009D0834"/>
    <w:rsid w:val="009D0A1E"/>
    <w:rsid w:val="009D21E3"/>
    <w:rsid w:val="009D2AE3"/>
    <w:rsid w:val="009D52BC"/>
    <w:rsid w:val="009D7D0A"/>
    <w:rsid w:val="009E09D9"/>
    <w:rsid w:val="009F01B1"/>
    <w:rsid w:val="009F0DBB"/>
    <w:rsid w:val="009F3887"/>
    <w:rsid w:val="009F659A"/>
    <w:rsid w:val="009F732B"/>
    <w:rsid w:val="00A01FE0"/>
    <w:rsid w:val="00A02746"/>
    <w:rsid w:val="00A06945"/>
    <w:rsid w:val="00A10656"/>
    <w:rsid w:val="00A113C0"/>
    <w:rsid w:val="00A12FA6"/>
    <w:rsid w:val="00A1339B"/>
    <w:rsid w:val="00A14ABA"/>
    <w:rsid w:val="00A20F4A"/>
    <w:rsid w:val="00A24CB6"/>
    <w:rsid w:val="00A26CD2"/>
    <w:rsid w:val="00A27667"/>
    <w:rsid w:val="00A32979"/>
    <w:rsid w:val="00A34A67"/>
    <w:rsid w:val="00A37462"/>
    <w:rsid w:val="00A459E1"/>
    <w:rsid w:val="00A46AC4"/>
    <w:rsid w:val="00A52296"/>
    <w:rsid w:val="00A52D8A"/>
    <w:rsid w:val="00A55661"/>
    <w:rsid w:val="00A61B70"/>
    <w:rsid w:val="00A61FA8"/>
    <w:rsid w:val="00A63560"/>
    <w:rsid w:val="00A637F4"/>
    <w:rsid w:val="00A64DF2"/>
    <w:rsid w:val="00A65485"/>
    <w:rsid w:val="00A66E05"/>
    <w:rsid w:val="00A70753"/>
    <w:rsid w:val="00A70B4C"/>
    <w:rsid w:val="00A712D2"/>
    <w:rsid w:val="00A75E15"/>
    <w:rsid w:val="00A82C8A"/>
    <w:rsid w:val="00A8346B"/>
    <w:rsid w:val="00A852FF"/>
    <w:rsid w:val="00A85A19"/>
    <w:rsid w:val="00A87337"/>
    <w:rsid w:val="00A90C97"/>
    <w:rsid w:val="00A92DDC"/>
    <w:rsid w:val="00A93192"/>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D7B52"/>
    <w:rsid w:val="00AE0B39"/>
    <w:rsid w:val="00AE118B"/>
    <w:rsid w:val="00AE272B"/>
    <w:rsid w:val="00AE3E3A"/>
    <w:rsid w:val="00AE77B4"/>
    <w:rsid w:val="00AE7C1A"/>
    <w:rsid w:val="00AE7C3D"/>
    <w:rsid w:val="00AE7DF8"/>
    <w:rsid w:val="00AF0D9C"/>
    <w:rsid w:val="00AF13AB"/>
    <w:rsid w:val="00AF1D36"/>
    <w:rsid w:val="00AF280B"/>
    <w:rsid w:val="00AF5F75"/>
    <w:rsid w:val="00AF6001"/>
    <w:rsid w:val="00B01A16"/>
    <w:rsid w:val="00B04B53"/>
    <w:rsid w:val="00B07F45"/>
    <w:rsid w:val="00B1021A"/>
    <w:rsid w:val="00B12148"/>
    <w:rsid w:val="00B1481A"/>
    <w:rsid w:val="00B15A1F"/>
    <w:rsid w:val="00B15FE9"/>
    <w:rsid w:val="00B1789B"/>
    <w:rsid w:val="00B2148A"/>
    <w:rsid w:val="00B220C2"/>
    <w:rsid w:val="00B25B32"/>
    <w:rsid w:val="00B302B5"/>
    <w:rsid w:val="00B32616"/>
    <w:rsid w:val="00B34CB5"/>
    <w:rsid w:val="00B36356"/>
    <w:rsid w:val="00B36C42"/>
    <w:rsid w:val="00B42EA7"/>
    <w:rsid w:val="00B4570B"/>
    <w:rsid w:val="00B45922"/>
    <w:rsid w:val="00B50D0E"/>
    <w:rsid w:val="00B51845"/>
    <w:rsid w:val="00B51923"/>
    <w:rsid w:val="00B5337C"/>
    <w:rsid w:val="00B53FDE"/>
    <w:rsid w:val="00B56397"/>
    <w:rsid w:val="00B571DA"/>
    <w:rsid w:val="00B6027B"/>
    <w:rsid w:val="00B636C8"/>
    <w:rsid w:val="00B639E1"/>
    <w:rsid w:val="00B65EDB"/>
    <w:rsid w:val="00B67AFF"/>
    <w:rsid w:val="00B70B59"/>
    <w:rsid w:val="00B73657"/>
    <w:rsid w:val="00B739B3"/>
    <w:rsid w:val="00B81B15"/>
    <w:rsid w:val="00B915AE"/>
    <w:rsid w:val="00BA1735"/>
    <w:rsid w:val="00BA19FA"/>
    <w:rsid w:val="00BA4288"/>
    <w:rsid w:val="00BA4EA4"/>
    <w:rsid w:val="00BB0902"/>
    <w:rsid w:val="00BB187A"/>
    <w:rsid w:val="00BB48E5"/>
    <w:rsid w:val="00BB5607"/>
    <w:rsid w:val="00BB5ACA"/>
    <w:rsid w:val="00BB627F"/>
    <w:rsid w:val="00BC0C17"/>
    <w:rsid w:val="00BC3823"/>
    <w:rsid w:val="00BC5841"/>
    <w:rsid w:val="00BD2EF0"/>
    <w:rsid w:val="00BD60B4"/>
    <w:rsid w:val="00BD60B6"/>
    <w:rsid w:val="00BD796B"/>
    <w:rsid w:val="00BE40C0"/>
    <w:rsid w:val="00BE5F4A"/>
    <w:rsid w:val="00BE7AEF"/>
    <w:rsid w:val="00BF09B0"/>
    <w:rsid w:val="00BF1544"/>
    <w:rsid w:val="00BF1B53"/>
    <w:rsid w:val="00BF246D"/>
    <w:rsid w:val="00BF2682"/>
    <w:rsid w:val="00BF7F75"/>
    <w:rsid w:val="00C03386"/>
    <w:rsid w:val="00C03DB7"/>
    <w:rsid w:val="00C0482D"/>
    <w:rsid w:val="00C061D3"/>
    <w:rsid w:val="00C06F06"/>
    <w:rsid w:val="00C20FAD"/>
    <w:rsid w:val="00C2375F"/>
    <w:rsid w:val="00C247CB"/>
    <w:rsid w:val="00C32E66"/>
    <w:rsid w:val="00C3355F"/>
    <w:rsid w:val="00C33A04"/>
    <w:rsid w:val="00C3569A"/>
    <w:rsid w:val="00C43F48"/>
    <w:rsid w:val="00C448FF"/>
    <w:rsid w:val="00C450C6"/>
    <w:rsid w:val="00C45E57"/>
    <w:rsid w:val="00C52F29"/>
    <w:rsid w:val="00C56648"/>
    <w:rsid w:val="00C56CE6"/>
    <w:rsid w:val="00C5745F"/>
    <w:rsid w:val="00C60005"/>
    <w:rsid w:val="00C61A98"/>
    <w:rsid w:val="00C63201"/>
    <w:rsid w:val="00C64E62"/>
    <w:rsid w:val="00C651D5"/>
    <w:rsid w:val="00C65CCC"/>
    <w:rsid w:val="00C755DB"/>
    <w:rsid w:val="00C7618F"/>
    <w:rsid w:val="00C765A9"/>
    <w:rsid w:val="00C77748"/>
    <w:rsid w:val="00C81157"/>
    <w:rsid w:val="00C8162D"/>
    <w:rsid w:val="00C830BB"/>
    <w:rsid w:val="00C83A0B"/>
    <w:rsid w:val="00C842D0"/>
    <w:rsid w:val="00C84ED1"/>
    <w:rsid w:val="00C863CC"/>
    <w:rsid w:val="00C9038F"/>
    <w:rsid w:val="00C92AAB"/>
    <w:rsid w:val="00C93EC2"/>
    <w:rsid w:val="00C95D4C"/>
    <w:rsid w:val="00C9708A"/>
    <w:rsid w:val="00CA2435"/>
    <w:rsid w:val="00CA4068"/>
    <w:rsid w:val="00CB2F4C"/>
    <w:rsid w:val="00CB37F8"/>
    <w:rsid w:val="00CB469D"/>
    <w:rsid w:val="00CB7DC3"/>
    <w:rsid w:val="00CC25F3"/>
    <w:rsid w:val="00CC75A2"/>
    <w:rsid w:val="00CC7A18"/>
    <w:rsid w:val="00CD0BE5"/>
    <w:rsid w:val="00CD0E2F"/>
    <w:rsid w:val="00CD1D49"/>
    <w:rsid w:val="00CD2F20"/>
    <w:rsid w:val="00CD6B20"/>
    <w:rsid w:val="00CE1339"/>
    <w:rsid w:val="00CE61CC"/>
    <w:rsid w:val="00CE6E42"/>
    <w:rsid w:val="00CE7204"/>
    <w:rsid w:val="00CF0477"/>
    <w:rsid w:val="00CF0A6E"/>
    <w:rsid w:val="00CF20B7"/>
    <w:rsid w:val="00CF6692"/>
    <w:rsid w:val="00CF7441"/>
    <w:rsid w:val="00D0020E"/>
    <w:rsid w:val="00D00D16"/>
    <w:rsid w:val="00D037DA"/>
    <w:rsid w:val="00D03C6C"/>
    <w:rsid w:val="00D04760"/>
    <w:rsid w:val="00D04A95"/>
    <w:rsid w:val="00D06288"/>
    <w:rsid w:val="00D068C7"/>
    <w:rsid w:val="00D128A4"/>
    <w:rsid w:val="00D1399E"/>
    <w:rsid w:val="00D147C8"/>
    <w:rsid w:val="00D15131"/>
    <w:rsid w:val="00D16FA2"/>
    <w:rsid w:val="00D20954"/>
    <w:rsid w:val="00D21C39"/>
    <w:rsid w:val="00D21FC6"/>
    <w:rsid w:val="00D2243A"/>
    <w:rsid w:val="00D33393"/>
    <w:rsid w:val="00D33D36"/>
    <w:rsid w:val="00D33DAD"/>
    <w:rsid w:val="00D343CB"/>
    <w:rsid w:val="00D34D94"/>
    <w:rsid w:val="00D406AC"/>
    <w:rsid w:val="00D409E2"/>
    <w:rsid w:val="00D40AEC"/>
    <w:rsid w:val="00D427D7"/>
    <w:rsid w:val="00D42D78"/>
    <w:rsid w:val="00D44E62"/>
    <w:rsid w:val="00D5031A"/>
    <w:rsid w:val="00D51391"/>
    <w:rsid w:val="00D51570"/>
    <w:rsid w:val="00D556AD"/>
    <w:rsid w:val="00D558AA"/>
    <w:rsid w:val="00D60381"/>
    <w:rsid w:val="00D616DE"/>
    <w:rsid w:val="00D62201"/>
    <w:rsid w:val="00D651D1"/>
    <w:rsid w:val="00D7119F"/>
    <w:rsid w:val="00D717BB"/>
    <w:rsid w:val="00D718CD"/>
    <w:rsid w:val="00D7226B"/>
    <w:rsid w:val="00D72707"/>
    <w:rsid w:val="00D75A9C"/>
    <w:rsid w:val="00D829C8"/>
    <w:rsid w:val="00D90871"/>
    <w:rsid w:val="00D9155F"/>
    <w:rsid w:val="00D9403F"/>
    <w:rsid w:val="00D94702"/>
    <w:rsid w:val="00D959B4"/>
    <w:rsid w:val="00DA344E"/>
    <w:rsid w:val="00DA44DE"/>
    <w:rsid w:val="00DB620A"/>
    <w:rsid w:val="00DB7F7F"/>
    <w:rsid w:val="00DC3832"/>
    <w:rsid w:val="00DC7A51"/>
    <w:rsid w:val="00DD16C3"/>
    <w:rsid w:val="00DD368D"/>
    <w:rsid w:val="00DD3B1E"/>
    <w:rsid w:val="00DE5B5F"/>
    <w:rsid w:val="00DF614E"/>
    <w:rsid w:val="00E00696"/>
    <w:rsid w:val="00E03651"/>
    <w:rsid w:val="00E03808"/>
    <w:rsid w:val="00E060C2"/>
    <w:rsid w:val="00E06324"/>
    <w:rsid w:val="00E07B81"/>
    <w:rsid w:val="00E1041B"/>
    <w:rsid w:val="00E10AFD"/>
    <w:rsid w:val="00E12B11"/>
    <w:rsid w:val="00E12FB0"/>
    <w:rsid w:val="00E14814"/>
    <w:rsid w:val="00E1591B"/>
    <w:rsid w:val="00E16A50"/>
    <w:rsid w:val="00E20DD7"/>
    <w:rsid w:val="00E249D5"/>
    <w:rsid w:val="00E25017"/>
    <w:rsid w:val="00E26F73"/>
    <w:rsid w:val="00E30A34"/>
    <w:rsid w:val="00E30F85"/>
    <w:rsid w:val="00E33C68"/>
    <w:rsid w:val="00E34EEB"/>
    <w:rsid w:val="00E3687C"/>
    <w:rsid w:val="00E40092"/>
    <w:rsid w:val="00E42D5B"/>
    <w:rsid w:val="00E44EB9"/>
    <w:rsid w:val="00E45BDC"/>
    <w:rsid w:val="00E46358"/>
    <w:rsid w:val="00E471DC"/>
    <w:rsid w:val="00E50EB4"/>
    <w:rsid w:val="00E532FC"/>
    <w:rsid w:val="00E559B4"/>
    <w:rsid w:val="00E55BB0"/>
    <w:rsid w:val="00E609E5"/>
    <w:rsid w:val="00E60F27"/>
    <w:rsid w:val="00E629E6"/>
    <w:rsid w:val="00E64D93"/>
    <w:rsid w:val="00E65EDB"/>
    <w:rsid w:val="00E660DA"/>
    <w:rsid w:val="00E66927"/>
    <w:rsid w:val="00E677B8"/>
    <w:rsid w:val="00E67FA1"/>
    <w:rsid w:val="00E7092C"/>
    <w:rsid w:val="00E7387D"/>
    <w:rsid w:val="00E73AAE"/>
    <w:rsid w:val="00E73D53"/>
    <w:rsid w:val="00E75111"/>
    <w:rsid w:val="00E77248"/>
    <w:rsid w:val="00E77296"/>
    <w:rsid w:val="00E77F7C"/>
    <w:rsid w:val="00E85544"/>
    <w:rsid w:val="00E87527"/>
    <w:rsid w:val="00E87EF7"/>
    <w:rsid w:val="00E93763"/>
    <w:rsid w:val="00E95363"/>
    <w:rsid w:val="00E96C4C"/>
    <w:rsid w:val="00EA2AAE"/>
    <w:rsid w:val="00EA2EC0"/>
    <w:rsid w:val="00EA427A"/>
    <w:rsid w:val="00EA4326"/>
    <w:rsid w:val="00EA5A23"/>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D97"/>
    <w:rsid w:val="00EF1462"/>
    <w:rsid w:val="00EF4697"/>
    <w:rsid w:val="00EF54FD"/>
    <w:rsid w:val="00F05E19"/>
    <w:rsid w:val="00F07F0D"/>
    <w:rsid w:val="00F1020F"/>
    <w:rsid w:val="00F13112"/>
    <w:rsid w:val="00F16FE6"/>
    <w:rsid w:val="00F2276A"/>
    <w:rsid w:val="00F238BD"/>
    <w:rsid w:val="00F24992"/>
    <w:rsid w:val="00F32F2F"/>
    <w:rsid w:val="00F33F3F"/>
    <w:rsid w:val="00F35BDD"/>
    <w:rsid w:val="00F35EF0"/>
    <w:rsid w:val="00F3781F"/>
    <w:rsid w:val="00F403FD"/>
    <w:rsid w:val="00F41E72"/>
    <w:rsid w:val="00F45844"/>
    <w:rsid w:val="00F45BDF"/>
    <w:rsid w:val="00F50300"/>
    <w:rsid w:val="00F504F5"/>
    <w:rsid w:val="00F5414B"/>
    <w:rsid w:val="00F56E39"/>
    <w:rsid w:val="00F623E9"/>
    <w:rsid w:val="00F63951"/>
    <w:rsid w:val="00F63C86"/>
    <w:rsid w:val="00F7093E"/>
    <w:rsid w:val="00F766BE"/>
    <w:rsid w:val="00F77EB9"/>
    <w:rsid w:val="00F80635"/>
    <w:rsid w:val="00F8115F"/>
    <w:rsid w:val="00F815D1"/>
    <w:rsid w:val="00F81E7E"/>
    <w:rsid w:val="00F81F0F"/>
    <w:rsid w:val="00F825F4"/>
    <w:rsid w:val="00F8561D"/>
    <w:rsid w:val="00F86059"/>
    <w:rsid w:val="00F92AA1"/>
    <w:rsid w:val="00F932DE"/>
    <w:rsid w:val="00F963DD"/>
    <w:rsid w:val="00F9641A"/>
    <w:rsid w:val="00F97004"/>
    <w:rsid w:val="00FA2045"/>
    <w:rsid w:val="00FA7A66"/>
    <w:rsid w:val="00FB1AA9"/>
    <w:rsid w:val="00FB28AA"/>
    <w:rsid w:val="00FB4B5A"/>
    <w:rsid w:val="00FB5963"/>
    <w:rsid w:val="00FB5DAA"/>
    <w:rsid w:val="00FC04B9"/>
    <w:rsid w:val="00FC161A"/>
    <w:rsid w:val="00FC23D5"/>
    <w:rsid w:val="00FC2BB2"/>
    <w:rsid w:val="00FC3E19"/>
    <w:rsid w:val="00FC4337"/>
    <w:rsid w:val="00FC4C1A"/>
    <w:rsid w:val="00FC628F"/>
    <w:rsid w:val="00FC6468"/>
    <w:rsid w:val="00FC6D49"/>
    <w:rsid w:val="00FD4922"/>
    <w:rsid w:val="00FD6461"/>
    <w:rsid w:val="00FE0281"/>
    <w:rsid w:val="00FE471C"/>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paragraph" w:styleId="NoSpacing">
    <w:name w:val="No Spacing"/>
    <w:uiPriority w:val="1"/>
    <w:qFormat/>
    <w:rsid w:val="006F0F80"/>
    <w:pPr>
      <w:widowControl w:val="0"/>
      <w:autoSpaceDE w:val="0"/>
      <w:autoSpaceDN w:val="0"/>
      <w:adjustRightInd w:val="0"/>
      <w:jc w:val="both"/>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7C6FBB-885F-474B-B5C7-3876EF545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9337</Words>
  <Characters>53222</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4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3</cp:revision>
  <cp:lastPrinted>2013-05-29T14:32:00Z</cp:lastPrinted>
  <dcterms:created xsi:type="dcterms:W3CDTF">2018-10-12T20:14:00Z</dcterms:created>
  <dcterms:modified xsi:type="dcterms:W3CDTF">2018-10-12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ional-institute-of-health-research</vt:lpwstr>
  </property>
  <property fmtid="{D5CDD505-2E9C-101B-9397-08002B2CF9AE}" pid="25" name="Mendeley Recent Style Name 8_1">
    <vt:lpwstr>National Institute of Health Research</vt:lpwstr>
  </property>
  <property fmtid="{D5CDD505-2E9C-101B-9397-08002B2CF9AE}" pid="26" name="Mendeley Recent Style Id 9_1">
    <vt:lpwstr>http://www.zotero.org/styles/journal-of-biological-chemistry</vt:lpwstr>
  </property>
  <property fmtid="{D5CDD505-2E9C-101B-9397-08002B2CF9AE}" pid="27" name="Mendeley Recent Style Name 9_1">
    <vt:lpwstr>The Journal of Biological Chemistry</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e987bc86-b915-3c04-a84d-a18540b2d8c0</vt:lpwstr>
  </property>
</Properties>
</file>